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3B46" w:rsidRPr="006C3CF7" w:rsidRDefault="00693B46" w:rsidP="00693B46">
      <w:pPr>
        <w:spacing w:after="0"/>
        <w:ind w:left="709" w:firstLine="11"/>
        <w:jc w:val="center"/>
        <w:rPr>
          <w:rFonts w:ascii="Times New Roman" w:hAnsi="Times New Roman" w:cs="Times New Roman"/>
          <w:b/>
          <w:bCs/>
          <w:sz w:val="40"/>
          <w:szCs w:val="40"/>
          <w:lang w:val="en-US"/>
        </w:rPr>
      </w:pPr>
      <w:bookmarkStart w:id="0" w:name="_GoBack"/>
      <w:bookmarkEnd w:id="0"/>
      <w:r w:rsidRPr="006C3CF7">
        <w:rPr>
          <w:rFonts w:ascii="Times New Roman" w:hAnsi="Times New Roman" w:cs="Times New Roman"/>
          <w:noProof/>
          <w:lang w:val="en-US"/>
        </w:rPr>
        <w:drawing>
          <wp:anchor distT="0" distB="0" distL="114300" distR="114300" simplePos="0" relativeHeight="251659264" behindDoc="0" locked="0" layoutInCell="1" allowOverlap="1" wp14:anchorId="53AAC584" wp14:editId="596837BC">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3CF7">
        <w:rPr>
          <w:rFonts w:ascii="Times New Roman" w:hAnsi="Times New Roman" w:cs="Times New Roman"/>
          <w:noProof/>
          <w:lang w:val="en-US"/>
        </w:rPr>
        <w:drawing>
          <wp:anchor distT="0" distB="0" distL="114300" distR="114300" simplePos="0" relativeHeight="251660288" behindDoc="0" locked="0" layoutInCell="1" allowOverlap="1" wp14:anchorId="0E2F1EE3" wp14:editId="40C09A0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3CF7">
        <w:rPr>
          <w:rFonts w:ascii="Times New Roman" w:hAnsi="Times New Roman" w:cs="Times New Roman"/>
          <w:sz w:val="24"/>
          <w:szCs w:val="24"/>
          <w:lang w:val="en-US"/>
        </w:rPr>
        <w:t xml:space="preserve"> </w:t>
      </w:r>
      <w:r w:rsidRPr="006C3CF7">
        <w:rPr>
          <w:rFonts w:ascii="Times New Roman" w:hAnsi="Times New Roman" w:cs="Times New Roman"/>
          <w:b/>
          <w:bCs/>
          <w:sz w:val="40"/>
          <w:szCs w:val="40"/>
          <w:lang w:val="en-US"/>
        </w:rPr>
        <w:t>JURNAL</w:t>
      </w:r>
      <w:r w:rsidRPr="006C3CF7">
        <w:rPr>
          <w:rFonts w:ascii="Times New Roman" w:hAnsi="Times New Roman" w:cs="Times New Roman"/>
          <w:b/>
          <w:bCs/>
          <w:sz w:val="40"/>
          <w:szCs w:val="40"/>
        </w:rPr>
        <w:t xml:space="preserve"> </w:t>
      </w:r>
      <w:r w:rsidRPr="006C3CF7">
        <w:rPr>
          <w:rFonts w:ascii="Times New Roman" w:hAnsi="Times New Roman" w:cs="Times New Roman"/>
          <w:b/>
          <w:bCs/>
          <w:sz w:val="40"/>
          <w:szCs w:val="40"/>
          <w:lang w:val="en-US"/>
        </w:rPr>
        <w:t>BASICEDU</w:t>
      </w:r>
    </w:p>
    <w:p w:rsidR="00693B46" w:rsidRPr="006C3CF7" w:rsidRDefault="00693B46" w:rsidP="00693B46">
      <w:pPr>
        <w:spacing w:after="0"/>
        <w:ind w:left="709" w:firstLine="11"/>
        <w:jc w:val="center"/>
        <w:rPr>
          <w:rFonts w:ascii="Times New Roman" w:hAnsi="Times New Roman" w:cs="Times New Roman"/>
          <w:b/>
          <w:bCs/>
          <w:sz w:val="28"/>
          <w:szCs w:val="28"/>
          <w:lang w:val="en-US"/>
        </w:rPr>
      </w:pPr>
      <w:r w:rsidRPr="006C3CF7">
        <w:rPr>
          <w:rFonts w:ascii="Times New Roman" w:hAnsi="Times New Roman" w:cs="Times New Roman"/>
          <w:sz w:val="24"/>
          <w:szCs w:val="24"/>
        </w:rPr>
        <w:t xml:space="preserve">Volume </w:t>
      </w:r>
      <w:r w:rsidRPr="006C3CF7">
        <w:rPr>
          <w:rFonts w:ascii="Times New Roman" w:hAnsi="Times New Roman" w:cs="Times New Roman"/>
          <w:sz w:val="24"/>
          <w:szCs w:val="24"/>
          <w:lang w:val="en-US"/>
        </w:rPr>
        <w:t>x</w:t>
      </w:r>
      <w:r w:rsidRPr="006C3CF7">
        <w:rPr>
          <w:rFonts w:ascii="Times New Roman" w:hAnsi="Times New Roman" w:cs="Times New Roman"/>
          <w:sz w:val="24"/>
          <w:szCs w:val="24"/>
        </w:rPr>
        <w:t xml:space="preserve"> Nomor </w:t>
      </w:r>
      <w:r w:rsidRPr="006C3CF7">
        <w:rPr>
          <w:rFonts w:ascii="Times New Roman" w:hAnsi="Times New Roman" w:cs="Times New Roman"/>
          <w:sz w:val="24"/>
          <w:szCs w:val="24"/>
          <w:lang w:val="en-US"/>
        </w:rPr>
        <w:t>x</w:t>
      </w:r>
      <w:r w:rsidRPr="006C3CF7">
        <w:rPr>
          <w:rFonts w:ascii="Times New Roman" w:hAnsi="Times New Roman" w:cs="Times New Roman"/>
          <w:sz w:val="24"/>
          <w:szCs w:val="24"/>
        </w:rPr>
        <w:t xml:space="preserve"> </w:t>
      </w:r>
      <w:r w:rsidRPr="006C3CF7">
        <w:rPr>
          <w:rFonts w:ascii="Times New Roman" w:hAnsi="Times New Roman" w:cs="Times New Roman"/>
          <w:sz w:val="24"/>
          <w:szCs w:val="24"/>
          <w:lang w:val="en-US"/>
        </w:rPr>
        <w:t>Bulan x</w:t>
      </w:r>
      <w:r w:rsidRPr="006C3CF7">
        <w:rPr>
          <w:rFonts w:ascii="Times New Roman" w:hAnsi="Times New Roman" w:cs="Times New Roman"/>
          <w:sz w:val="24"/>
          <w:szCs w:val="24"/>
        </w:rPr>
        <w:t xml:space="preserve"> </w:t>
      </w:r>
      <w:r w:rsidRPr="006C3CF7">
        <w:rPr>
          <w:rFonts w:ascii="Times New Roman" w:hAnsi="Times New Roman" w:cs="Times New Roman"/>
          <w:sz w:val="24"/>
          <w:szCs w:val="24"/>
          <w:lang w:val="en-US"/>
        </w:rPr>
        <w:t>Tahun x</w:t>
      </w:r>
      <w:r w:rsidRPr="006C3CF7">
        <w:rPr>
          <w:rFonts w:ascii="Times New Roman" w:hAnsi="Times New Roman" w:cs="Times New Roman"/>
          <w:sz w:val="24"/>
          <w:szCs w:val="24"/>
        </w:rPr>
        <w:t xml:space="preserve"> Halaman</w:t>
      </w:r>
      <w:r w:rsidRPr="006C3CF7">
        <w:rPr>
          <w:rFonts w:ascii="Times New Roman" w:hAnsi="Times New Roman" w:cs="Times New Roman"/>
          <w:sz w:val="24"/>
          <w:szCs w:val="24"/>
          <w:lang w:val="en-US"/>
        </w:rPr>
        <w:t xml:space="preserve"> xx</w:t>
      </w:r>
    </w:p>
    <w:p w:rsidR="00693B46" w:rsidRPr="006C3CF7" w:rsidRDefault="00693B46" w:rsidP="00693B46">
      <w:pPr>
        <w:spacing w:after="0"/>
        <w:ind w:left="709" w:firstLine="11"/>
        <w:jc w:val="center"/>
        <w:rPr>
          <w:rFonts w:ascii="Times New Roman" w:hAnsi="Times New Roman" w:cs="Times New Roman"/>
          <w:i/>
          <w:lang w:val="en-US"/>
        </w:rPr>
      </w:pPr>
      <w:r w:rsidRPr="006C3CF7">
        <w:rPr>
          <w:rFonts w:ascii="Times New Roman" w:hAnsi="Times New Roman" w:cs="Times New Roman"/>
          <w:i/>
        </w:rPr>
        <w:t xml:space="preserve">Research &amp; </w:t>
      </w:r>
      <w:r w:rsidRPr="006C3CF7">
        <w:rPr>
          <w:rFonts w:ascii="Times New Roman" w:hAnsi="Times New Roman" w:cs="Times New Roman"/>
          <w:i/>
          <w:sz w:val="24"/>
          <w:szCs w:val="24"/>
        </w:rPr>
        <w:t>Learning</w:t>
      </w:r>
      <w:r w:rsidRPr="006C3CF7">
        <w:rPr>
          <w:rFonts w:ascii="Times New Roman" w:hAnsi="Times New Roman" w:cs="Times New Roman"/>
          <w:i/>
        </w:rPr>
        <w:t xml:space="preserve"> </w:t>
      </w:r>
      <w:r w:rsidRPr="006C3CF7">
        <w:rPr>
          <w:rFonts w:ascii="Times New Roman" w:hAnsi="Times New Roman" w:cs="Times New Roman"/>
          <w:i/>
          <w:sz w:val="24"/>
          <w:szCs w:val="24"/>
        </w:rPr>
        <w:t>in</w:t>
      </w:r>
      <w:r w:rsidRPr="006C3CF7">
        <w:rPr>
          <w:rFonts w:ascii="Times New Roman" w:hAnsi="Times New Roman" w:cs="Times New Roman"/>
          <w:i/>
        </w:rPr>
        <w:t xml:space="preserve"> Elementary Education</w:t>
      </w:r>
    </w:p>
    <w:p w:rsidR="00693B46" w:rsidRPr="006C3CF7" w:rsidRDefault="00693B46" w:rsidP="00693B46">
      <w:pPr>
        <w:spacing w:after="0"/>
        <w:ind w:left="709" w:firstLine="11"/>
        <w:jc w:val="center"/>
        <w:rPr>
          <w:rFonts w:ascii="Times New Roman" w:hAnsi="Times New Roman" w:cs="Times New Roman"/>
          <w:b/>
          <w:bCs/>
          <w:sz w:val="24"/>
          <w:szCs w:val="24"/>
          <w:lang w:val="en-US"/>
        </w:rPr>
      </w:pPr>
      <w:r w:rsidRPr="006C3CF7">
        <w:rPr>
          <w:rFonts w:ascii="Times New Roman" w:hAnsi="Times New Roman" w:cs="Times New Roman"/>
          <w:i/>
        </w:rPr>
        <w:t>https://jbasic.org/index.php/basicedu</w:t>
      </w:r>
    </w:p>
    <w:p w:rsidR="00693B46" w:rsidRPr="006C3CF7" w:rsidRDefault="00693B46" w:rsidP="00693B46">
      <w:pPr>
        <w:spacing w:after="0" w:line="240" w:lineRule="auto"/>
        <w:rPr>
          <w:rFonts w:ascii="Times New Roman" w:hAnsi="Times New Roman" w:cs="Times New Roman"/>
          <w:b/>
          <w:color w:val="000000" w:themeColor="text1"/>
          <w:sz w:val="24"/>
          <w:szCs w:val="24"/>
          <w:lang w:val="sv-SE"/>
        </w:rPr>
      </w:pPr>
    </w:p>
    <w:p w:rsidR="00693B46" w:rsidRPr="006C3CF7" w:rsidRDefault="00693B46" w:rsidP="00693B46">
      <w:pPr>
        <w:autoSpaceDE w:val="0"/>
        <w:autoSpaceDN w:val="0"/>
        <w:adjustRightInd w:val="0"/>
        <w:spacing w:after="120" w:line="240" w:lineRule="auto"/>
        <w:jc w:val="center"/>
        <w:rPr>
          <w:rFonts w:ascii="Times New Roman" w:hAnsi="Times New Roman" w:cs="Times New Roman"/>
          <w:b/>
          <w:sz w:val="24"/>
          <w:szCs w:val="24"/>
        </w:rPr>
      </w:pPr>
      <w:r w:rsidRPr="006C3CF7">
        <w:rPr>
          <w:rFonts w:ascii="Times New Roman" w:hAnsi="Times New Roman" w:cs="Times New Roman"/>
          <w:b/>
          <w:bCs/>
          <w:color w:val="000000"/>
        </w:rPr>
        <w:t xml:space="preserve"> </w:t>
      </w:r>
      <w:r w:rsidR="007A6FB4">
        <w:rPr>
          <w:rFonts w:ascii="Times New Roman" w:hAnsi="Times New Roman" w:cs="Times New Roman"/>
          <w:b/>
          <w:sz w:val="24"/>
          <w:szCs w:val="24"/>
          <w:lang w:val="en-US"/>
        </w:rPr>
        <w:t>IMPLEMENTASI</w:t>
      </w:r>
      <w:r w:rsidRPr="006C3CF7">
        <w:rPr>
          <w:rFonts w:ascii="Times New Roman" w:hAnsi="Times New Roman" w:cs="Times New Roman"/>
          <w:b/>
          <w:sz w:val="24"/>
          <w:szCs w:val="24"/>
          <w:lang w:val="en-US"/>
        </w:rPr>
        <w:t xml:space="preserve"> PROGRAM ADIWIYATA DI SDN 193 PEKANBARU</w:t>
      </w:r>
    </w:p>
    <w:p w:rsidR="00693B46" w:rsidRPr="006C3CF7" w:rsidRDefault="00693B46" w:rsidP="00693B46">
      <w:pPr>
        <w:autoSpaceDE w:val="0"/>
        <w:autoSpaceDN w:val="0"/>
        <w:adjustRightInd w:val="0"/>
        <w:spacing w:after="0" w:line="240" w:lineRule="auto"/>
        <w:jc w:val="center"/>
        <w:rPr>
          <w:rFonts w:ascii="Times New Roman" w:hAnsi="Times New Roman" w:cs="Times New Roman"/>
          <w:b/>
          <w:bCs/>
          <w:color w:val="000000"/>
          <w:sz w:val="24"/>
          <w:szCs w:val="24"/>
        </w:rPr>
      </w:pPr>
    </w:p>
    <w:p w:rsidR="00693B46" w:rsidRPr="006C3CF7" w:rsidRDefault="00693B46" w:rsidP="00693B46">
      <w:pPr>
        <w:autoSpaceDE w:val="0"/>
        <w:autoSpaceDN w:val="0"/>
        <w:adjustRightInd w:val="0"/>
        <w:spacing w:after="0" w:line="240" w:lineRule="auto"/>
        <w:jc w:val="center"/>
        <w:rPr>
          <w:rFonts w:ascii="Times New Roman" w:hAnsi="Times New Roman" w:cs="Times New Roman"/>
          <w:color w:val="000000"/>
          <w:sz w:val="24"/>
          <w:szCs w:val="24"/>
        </w:rPr>
      </w:pPr>
      <w:r w:rsidRPr="006C3CF7">
        <w:rPr>
          <w:rFonts w:ascii="Times New Roman" w:hAnsi="Times New Roman" w:cs="Times New Roman"/>
          <w:b/>
          <w:bCs/>
          <w:color w:val="000000"/>
          <w:sz w:val="24"/>
          <w:szCs w:val="24"/>
        </w:rPr>
        <w:t xml:space="preserve">Bambang Subianto, Zaka Hadikusuma Ramadan </w:t>
      </w:r>
      <w:r w:rsidRPr="006C3CF7">
        <w:rPr>
          <w:rFonts w:ascii="Times New Roman" w:hAnsi="Times New Roman" w:cs="Times New Roman"/>
          <w:b/>
          <w:bCs/>
          <w:color w:val="000000"/>
          <w:sz w:val="24"/>
          <w:szCs w:val="24"/>
          <w:vertAlign w:val="superscript"/>
        </w:rPr>
        <w:sym w:font="Wingdings" w:char="F02A"/>
      </w:r>
      <w:r w:rsidRPr="006C3CF7">
        <w:rPr>
          <w:rFonts w:ascii="Times New Roman" w:hAnsi="Times New Roman" w:cs="Times New Roman"/>
          <w:color w:val="000000"/>
          <w:sz w:val="24"/>
          <w:szCs w:val="24"/>
        </w:rPr>
        <w:t xml:space="preserve"> </w:t>
      </w:r>
    </w:p>
    <w:p w:rsidR="00693B46" w:rsidRPr="006C3CF7" w:rsidRDefault="00693B46" w:rsidP="00693B46">
      <w:pPr>
        <w:autoSpaceDE w:val="0"/>
        <w:autoSpaceDN w:val="0"/>
        <w:adjustRightInd w:val="0"/>
        <w:spacing w:after="0" w:line="240" w:lineRule="auto"/>
        <w:jc w:val="center"/>
        <w:rPr>
          <w:rFonts w:ascii="Times New Roman" w:hAnsi="Times New Roman" w:cs="Times New Roman"/>
          <w:color w:val="000000"/>
          <w:lang w:val="en-US"/>
        </w:rPr>
      </w:pPr>
      <w:r w:rsidRPr="006C3CF7">
        <w:rPr>
          <w:rFonts w:ascii="Times New Roman" w:hAnsi="Times New Roman" w:cs="Times New Roman"/>
          <w:color w:val="000000"/>
          <w:lang w:val="en-US"/>
        </w:rPr>
        <w:t>Pendidikan Guru Sekolah Dasar (PGSD) Universitas Islam Riau</w:t>
      </w:r>
    </w:p>
    <w:p w:rsidR="00693B46" w:rsidRPr="006C3CF7" w:rsidRDefault="00672E30" w:rsidP="00693B46">
      <w:pPr>
        <w:autoSpaceDE w:val="0"/>
        <w:autoSpaceDN w:val="0"/>
        <w:adjustRightInd w:val="0"/>
        <w:spacing w:after="0" w:line="240" w:lineRule="auto"/>
        <w:jc w:val="center"/>
        <w:rPr>
          <w:rFonts w:ascii="Times New Roman" w:hAnsi="Times New Roman" w:cs="Times New Roman"/>
          <w:color w:val="000000"/>
          <w:lang w:val="en-US"/>
        </w:rPr>
      </w:pPr>
      <w:hyperlink r:id="rId10" w:history="1">
        <w:r w:rsidR="00693B46" w:rsidRPr="006C3CF7">
          <w:rPr>
            <w:rStyle w:val="Hyperlink"/>
            <w:rFonts w:ascii="Times New Roman" w:hAnsi="Times New Roman" w:cs="Times New Roman"/>
            <w:lang w:val="en-US"/>
          </w:rPr>
          <w:t>Bambangsubrianto123@gmail.com</w:t>
        </w:r>
      </w:hyperlink>
      <w:r w:rsidR="00693B46" w:rsidRPr="006C3CF7">
        <w:rPr>
          <w:rFonts w:ascii="Times New Roman" w:hAnsi="Times New Roman" w:cs="Times New Roman"/>
          <w:color w:val="000000"/>
          <w:lang w:val="en-US"/>
        </w:rPr>
        <w:t xml:space="preserve"> , </w:t>
      </w:r>
      <w:hyperlink r:id="rId11" w:history="1">
        <w:r w:rsidR="00693B46" w:rsidRPr="006C3CF7">
          <w:rPr>
            <w:rStyle w:val="Hyperlink"/>
            <w:rFonts w:ascii="Times New Roman" w:hAnsi="Times New Roman" w:cs="Times New Roman"/>
            <w:lang w:val="en-US"/>
          </w:rPr>
          <w:t>zakahadi@edu.uir.ac.id</w:t>
        </w:r>
      </w:hyperlink>
      <w:r w:rsidR="00693B46" w:rsidRPr="006C3CF7">
        <w:rPr>
          <w:rFonts w:ascii="Times New Roman" w:hAnsi="Times New Roman" w:cs="Times New Roman"/>
          <w:color w:val="000000"/>
          <w:lang w:val="en-US"/>
        </w:rPr>
        <w:t xml:space="preserve"> </w:t>
      </w:r>
    </w:p>
    <w:p w:rsidR="00693B46" w:rsidRPr="006C3CF7" w:rsidRDefault="00693B46" w:rsidP="00693B46">
      <w:pPr>
        <w:autoSpaceDE w:val="0"/>
        <w:autoSpaceDN w:val="0"/>
        <w:adjustRightInd w:val="0"/>
        <w:spacing w:after="0" w:line="240" w:lineRule="auto"/>
        <w:jc w:val="center"/>
        <w:rPr>
          <w:rFonts w:ascii="Times New Roman" w:hAnsi="Times New Roman" w:cs="Times New Roman"/>
          <w:color w:val="000000"/>
          <w:lang w:val="en-US"/>
        </w:rPr>
      </w:pPr>
      <w:r w:rsidRPr="006C3CF7">
        <w:rPr>
          <w:rFonts w:ascii="Times New Roman" w:hAnsi="Times New Roman" w:cs="Times New Roman"/>
          <w:noProof/>
          <w:color w:val="000000"/>
          <w:lang w:val="en-US"/>
        </w:rPr>
        <mc:AlternateContent>
          <mc:Choice Requires="wps">
            <w:drawing>
              <wp:anchor distT="0" distB="0" distL="114300" distR="114300" simplePos="0" relativeHeight="251662336" behindDoc="0" locked="0" layoutInCell="1" allowOverlap="1" wp14:anchorId="37E27EF3" wp14:editId="072CF9C9">
                <wp:simplePos x="0" y="0"/>
                <wp:positionH relativeFrom="column">
                  <wp:posOffset>-234950</wp:posOffset>
                </wp:positionH>
                <wp:positionV relativeFrom="paragraph">
                  <wp:posOffset>67310</wp:posOffset>
                </wp:positionV>
                <wp:extent cx="6623050" cy="0"/>
                <wp:effectExtent l="0" t="0" r="25400" b="19050"/>
                <wp:wrapNone/>
                <wp:docPr id="4" name="Straight Connector 4"/>
                <wp:cNvGraphicFramePr/>
                <a:graphic xmlns:a="http://schemas.openxmlformats.org/drawingml/2006/main">
                  <a:graphicData uri="http://schemas.microsoft.com/office/word/2010/wordprocessingShape">
                    <wps:wsp>
                      <wps:cNvCnPr/>
                      <wps:spPr>
                        <a:xfrm>
                          <a:off x="0" y="0"/>
                          <a:ext cx="66230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7CE23E"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pt,5.3pt" to="503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" strokecolor="black [3213]" strokeweight=".5pt">
                <v:stroke joinstyle="miter"/>
              </v:line>
            </w:pict>
          </mc:Fallback>
        </mc:AlternateContent>
      </w:r>
    </w:p>
    <w:p w:rsidR="00693B46" w:rsidRPr="006C3CF7" w:rsidRDefault="00693B46" w:rsidP="00693B46">
      <w:pPr>
        <w:autoSpaceDE w:val="0"/>
        <w:autoSpaceDN w:val="0"/>
        <w:adjustRightInd w:val="0"/>
        <w:spacing w:before="120" w:after="120"/>
        <w:rPr>
          <w:rFonts w:ascii="Times New Roman" w:hAnsi="Times New Roman" w:cs="Times New Roman"/>
        </w:rPr>
      </w:pPr>
      <w:r w:rsidRPr="006C3CF7">
        <w:rPr>
          <w:rFonts w:ascii="Times New Roman" w:hAnsi="Times New Roman" w:cs="Times New Roman"/>
          <w:b/>
          <w:bCs/>
          <w:color w:val="000000"/>
          <w:szCs w:val="24"/>
        </w:rPr>
        <w:t xml:space="preserve">Abstrak </w:t>
      </w:r>
    </w:p>
    <w:p w:rsidR="00693B46" w:rsidRPr="006C3CF7" w:rsidRDefault="00693B46" w:rsidP="00693B46">
      <w:pPr>
        <w:shd w:val="clear" w:color="auto" w:fill="FFFFFF"/>
        <w:spacing w:after="0" w:line="240" w:lineRule="auto"/>
        <w:jc w:val="both"/>
        <w:rPr>
          <w:rFonts w:ascii="Times New Roman" w:hAnsi="Times New Roman" w:cs="Times New Roman"/>
          <w:lang w:val="en-US"/>
        </w:rPr>
      </w:pPr>
      <w:r w:rsidRPr="006C3CF7">
        <w:rPr>
          <w:rFonts w:ascii="Times New Roman" w:hAnsi="Times New Roman" w:cs="Times New Roman"/>
          <w:lang w:val="en-US"/>
        </w:rPr>
        <w:t xml:space="preserve">Penelitian ini bertujuan untuk mendeskripsikan perencanaan, pelaksanaan dan evaluasi program adiwiyata di Sekolah Dasar Negeri 193 Pekanbaru. Penelitian menggunakan pendekatan kualitatif.  Metode yang digunakan dalam penelitian ini adalah deskriptif. Teknik dan instrumen pengumpulan data </w:t>
      </w:r>
      <w:r w:rsidRPr="006C3CF7">
        <w:rPr>
          <w:rFonts w:ascii="Times New Roman" w:hAnsi="Times New Roman" w:cs="Times New Roman"/>
        </w:rPr>
        <w:t>dalam hal ini peneliti menggunakan</w:t>
      </w:r>
      <w:r w:rsidRPr="006C3CF7">
        <w:rPr>
          <w:rFonts w:ascii="Times New Roman" w:hAnsi="Times New Roman" w:cs="Times New Roman"/>
          <w:lang w:val="en-US"/>
        </w:rPr>
        <w:t xml:space="preserve"> observasi, dokumentasi, wawancara. </w:t>
      </w:r>
      <w:r w:rsidRPr="006C3CF7">
        <w:rPr>
          <w:rFonts w:ascii="Times New Roman" w:hAnsi="Times New Roman" w:cs="Times New Roman"/>
        </w:rPr>
        <w:t xml:space="preserve"> </w:t>
      </w:r>
      <w:r w:rsidRPr="006C3CF7">
        <w:rPr>
          <w:rFonts w:ascii="Times New Roman" w:hAnsi="Times New Roman" w:cs="Times New Roman"/>
          <w:lang w:val="en-US"/>
        </w:rPr>
        <w:t xml:space="preserve">Analisis data dan hasil penelitian menggunakan model Miles &amp; Humberman yaitu reduksi data, penyajian, </w:t>
      </w:r>
      <w:proofErr w:type="gramStart"/>
      <w:r w:rsidRPr="006C3CF7">
        <w:rPr>
          <w:rFonts w:ascii="Times New Roman" w:hAnsi="Times New Roman" w:cs="Times New Roman"/>
          <w:lang w:val="en-US"/>
        </w:rPr>
        <w:t>dan</w:t>
      </w:r>
      <w:proofErr w:type="gramEnd"/>
      <w:r w:rsidRPr="006C3CF7">
        <w:rPr>
          <w:rFonts w:ascii="Times New Roman" w:hAnsi="Times New Roman" w:cs="Times New Roman"/>
          <w:lang w:val="en-US"/>
        </w:rPr>
        <w:t xml:space="preserve"> penarikan kesimpulan. Sumber data dari penelitian ini yaitu, guru dan kepala sekolah.  </w:t>
      </w:r>
      <w:r w:rsidR="00CD7065" w:rsidRPr="006C3CF7">
        <w:rPr>
          <w:rFonts w:ascii="Times New Roman" w:hAnsi="Times New Roman" w:cs="Times New Roman"/>
          <w:lang w:val="en-US"/>
        </w:rPr>
        <w:t>Dalam mengimplementasikan program adiwiyata sekolah membuat perencanaan, pelaksanaan dan evaluasi yang termuat dalam kebijakan berwawasan lingkungan, pelaksanaan kurikulum berbasis lingkungan hidup, kegiatan lingkungan berbasis partisipatif dan pebgelolaan sarana dan prasarana.  Dalam perencanaan  program adiwiyara di SD Negeri 193 Pekanbaru</w:t>
      </w:r>
      <w:r w:rsidR="00880F47" w:rsidRPr="006C3CF7">
        <w:rPr>
          <w:rFonts w:ascii="Times New Roman" w:hAnsi="Times New Roman" w:cs="Times New Roman"/>
          <w:lang w:val="en-US"/>
        </w:rPr>
        <w:t xml:space="preserve"> membuat kebijakan jangka pendek dan jangka panjang yang termuat dalam RKAS, sedangkan dalam pelaksanaan program adiwiyata di SD Negeri 193 Pekanbaru yakni menjalankan rencana yang termuat didalam RKAS, seperti hal yang sederhana dilakukan setiap paginya sebelum masuk kedalam kelas siswa bersama-sama melakukan kegiatan literasi bersama-sama dan SD Negeri 193 Pekanbaru selalu melakukan evaluasi pada setiap selesai menjalankan program adiwiyata dengan mengadakan rapat bersama guru dan perwakilan orang tua siswa agar mengetahui apasaja yang perlu diperbaiki dari program adiwiyata agar program adiwiyata dapat berjalan sesuai dengan apa yang diharapkan.</w:t>
      </w:r>
      <w:r w:rsidR="00CD7065" w:rsidRPr="006C3CF7">
        <w:rPr>
          <w:rFonts w:ascii="Times New Roman" w:hAnsi="Times New Roman" w:cs="Times New Roman"/>
          <w:lang w:val="en-US"/>
        </w:rPr>
        <w:t xml:space="preserve"> </w:t>
      </w:r>
    </w:p>
    <w:p w:rsidR="00693B46" w:rsidRPr="006C3CF7" w:rsidRDefault="00693B46" w:rsidP="00693B46">
      <w:pPr>
        <w:pStyle w:val="abstrak"/>
        <w:spacing w:after="120"/>
        <w:ind w:left="0" w:right="57"/>
        <w:rPr>
          <w:sz w:val="22"/>
          <w:szCs w:val="22"/>
          <w:lang w:val="id-ID"/>
        </w:rPr>
      </w:pPr>
      <w:r w:rsidRPr="006C3CF7">
        <w:rPr>
          <w:b/>
          <w:sz w:val="22"/>
          <w:szCs w:val="22"/>
          <w:lang w:val="id-ID"/>
        </w:rPr>
        <w:t xml:space="preserve">Kata Kunci: </w:t>
      </w:r>
      <w:r w:rsidRPr="006C3CF7">
        <w:rPr>
          <w:sz w:val="22"/>
          <w:szCs w:val="22"/>
          <w:lang w:val="id-ID"/>
        </w:rPr>
        <w:t>Adiwiyata</w:t>
      </w:r>
    </w:p>
    <w:p w:rsidR="00693B46" w:rsidRPr="006C3CF7" w:rsidRDefault="00693B46" w:rsidP="00693B46">
      <w:pPr>
        <w:pStyle w:val="StyleAuthorBold"/>
        <w:spacing w:before="120" w:after="120"/>
        <w:jc w:val="both"/>
        <w:rPr>
          <w:lang w:val="id-ID"/>
        </w:rPr>
      </w:pPr>
      <w:r w:rsidRPr="006C3CF7">
        <w:rPr>
          <w:lang w:val="id-ID"/>
        </w:rPr>
        <w:t>Abstract</w:t>
      </w:r>
    </w:p>
    <w:p w:rsidR="007A6FB4" w:rsidRDefault="007A6FB4" w:rsidP="00693B46">
      <w:pPr>
        <w:pStyle w:val="StyleAuthorBold"/>
        <w:spacing w:before="120" w:after="120"/>
        <w:jc w:val="both"/>
        <w:rPr>
          <w:b w:val="0"/>
          <w:i/>
        </w:rPr>
      </w:pPr>
      <w:r w:rsidRPr="007A6FB4">
        <w:rPr>
          <w:b w:val="0"/>
          <w:i/>
        </w:rPr>
        <w:t>This study aims to describe the planning, implementation and evaluation of the Adiwiyata program at 193 Public Elementary School Pekanbaru. The research uses a qualitative approach. The method used in this research is descriptive. Data collection techniques and instruments in this case the researchers used observation, documentation, interviews. Analysis of data and research results using the Miles &amp; Humberman model, namely data reduction, presentation, and drawing conclusions. The data sources of this research are teachers and school principals. In implementing the Adiwiyata program, schools make planning, implementation and evaluation contained in environmentally friendly policies, implementation of environmental-based curricula, participatory-based environmental activities and management of facilities and infrastructure. In planning the adiwiyata program at SD Negeri 193 Pekanbaru, making short-term and long-term policies contained in the RKAS, while in the implementation of the adiwiyata program at SD Negeri 193 Pekanbaru, namely carrying out the plans contained in the RKAS, such as simple things done every morning before entering class. students together carry out literacy activities together and SD Negeri 193 Pekanbaru always evaluates after each completion of the adiwiyata program by holding meetings with teachers and representatives of parents of students to find out what needs to be improved from the adiwiyata program so that the adiwiyata program can run in accordance with what to expect.</w:t>
      </w:r>
    </w:p>
    <w:p w:rsidR="00693B46" w:rsidRPr="007A6FB4" w:rsidRDefault="00693B46" w:rsidP="007A6FB4">
      <w:pPr>
        <w:pStyle w:val="StyleAuthorBold"/>
        <w:spacing w:before="120" w:after="120"/>
        <w:jc w:val="both"/>
        <w:rPr>
          <w:b w:val="0"/>
          <w:i/>
          <w:lang w:val="id-ID"/>
        </w:rPr>
      </w:pPr>
      <w:r w:rsidRPr="006C3CF7">
        <w:t xml:space="preserve">Keywords: </w:t>
      </w:r>
      <w:r w:rsidR="007A6FB4">
        <w:rPr>
          <w:b w:val="0"/>
          <w:i/>
        </w:rPr>
        <w:t>Adiwiyata</w:t>
      </w:r>
    </w:p>
    <w:p w:rsidR="00693B46" w:rsidRPr="006C3CF7" w:rsidRDefault="00693B46" w:rsidP="00693B46">
      <w:pPr>
        <w:spacing w:after="0" w:line="240" w:lineRule="auto"/>
        <w:ind w:left="4395"/>
        <w:jc w:val="both"/>
        <w:rPr>
          <w:rFonts w:ascii="Times New Roman" w:hAnsi="Times New Roman" w:cs="Times New Roman"/>
          <w:color w:val="000000"/>
          <w:sz w:val="20"/>
          <w:szCs w:val="20"/>
          <w:lang w:val="en-US"/>
        </w:rPr>
      </w:pPr>
      <w:r w:rsidRPr="006C3CF7">
        <w:rPr>
          <w:rFonts w:ascii="Times New Roman" w:hAnsi="Times New Roman" w:cs="Times New Roman"/>
          <w:color w:val="000000"/>
        </w:rPr>
        <w:t>Copyright (c) 202</w:t>
      </w:r>
      <w:r w:rsidRPr="006C3CF7">
        <w:rPr>
          <w:rFonts w:ascii="Times New Roman" w:hAnsi="Times New Roman" w:cs="Times New Roman"/>
          <w:color w:val="000000"/>
          <w:lang w:val="en-US"/>
        </w:rPr>
        <w:t>1 Bambang Subianto</w:t>
      </w:r>
      <w:r w:rsidRPr="006C3CF7">
        <w:rPr>
          <w:rFonts w:ascii="Times New Roman" w:hAnsi="Times New Roman" w:cs="Times New Roman"/>
          <w:color w:val="000000"/>
          <w:vertAlign w:val="superscript"/>
          <w:lang w:val="en-US"/>
        </w:rPr>
        <w:t>1</w:t>
      </w:r>
      <w:r w:rsidRPr="006C3CF7">
        <w:rPr>
          <w:rFonts w:ascii="Times New Roman" w:hAnsi="Times New Roman" w:cs="Times New Roman"/>
          <w:color w:val="000000"/>
          <w:lang w:val="en-US"/>
        </w:rPr>
        <w:t xml:space="preserve">,Zaka Hadikusuma </w:t>
      </w:r>
      <w:r w:rsidRPr="006C3CF7">
        <w:rPr>
          <w:rFonts w:ascii="Times New Roman" w:hAnsi="Times New Roman" w:cs="Times New Roman"/>
          <w:color w:val="000000"/>
          <w:vertAlign w:val="superscript"/>
          <w:lang w:val="en-US"/>
        </w:rPr>
        <w:t>2</w:t>
      </w:r>
    </w:p>
    <w:p w:rsidR="00693B46" w:rsidRPr="006C3CF7" w:rsidRDefault="00693B46" w:rsidP="00693B46">
      <w:pPr>
        <w:spacing w:after="0" w:line="240" w:lineRule="auto"/>
        <w:ind w:left="5040"/>
        <w:jc w:val="both"/>
        <w:rPr>
          <w:rFonts w:ascii="Times New Roman" w:hAnsi="Times New Roman" w:cs="Times New Roman"/>
          <w:color w:val="000000"/>
          <w:sz w:val="20"/>
          <w:szCs w:val="20"/>
          <w:lang w:val="en-US"/>
        </w:rPr>
      </w:pPr>
      <w:r w:rsidRPr="006C3CF7">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63774EC3" wp14:editId="73157843">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7939B9"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"/>
            </w:pict>
          </mc:Fallback>
        </mc:AlternateContent>
      </w:r>
    </w:p>
    <w:p w:rsidR="00693B46" w:rsidRPr="006C3CF7" w:rsidRDefault="00693B46" w:rsidP="00693B46">
      <w:pPr>
        <w:tabs>
          <w:tab w:val="left" w:pos="6237"/>
        </w:tabs>
        <w:autoSpaceDE w:val="0"/>
        <w:autoSpaceDN w:val="0"/>
        <w:adjustRightInd w:val="0"/>
        <w:spacing w:after="0" w:line="240" w:lineRule="auto"/>
        <w:rPr>
          <w:rFonts w:ascii="Times New Roman" w:hAnsi="Times New Roman" w:cs="Times New Roman"/>
          <w:color w:val="000000"/>
        </w:rPr>
      </w:pPr>
      <w:r w:rsidRPr="006C3CF7">
        <w:rPr>
          <w:rFonts w:ascii="Times New Roman" w:hAnsi="Times New Roman" w:cs="Times New Roman"/>
          <w:color w:val="000000"/>
        </w:rPr>
        <w:sym w:font="Wingdings" w:char="F02A"/>
      </w:r>
      <w:r w:rsidRPr="006C3CF7">
        <w:rPr>
          <w:rFonts w:ascii="Times New Roman" w:hAnsi="Times New Roman" w:cs="Times New Roman"/>
          <w:color w:val="000000"/>
        </w:rPr>
        <w:t xml:space="preserve"> </w:t>
      </w:r>
      <w:r w:rsidRPr="006C3CF7">
        <w:rPr>
          <w:rFonts w:ascii="Times New Roman" w:hAnsi="Times New Roman" w:cs="Times New Roman"/>
        </w:rPr>
        <w:t>Corresponding author :</w:t>
      </w:r>
      <w:r w:rsidRPr="006C3CF7">
        <w:rPr>
          <w:rFonts w:ascii="Times New Roman" w:hAnsi="Times New Roman" w:cs="Times New Roman"/>
        </w:rPr>
        <w:tab/>
      </w:r>
    </w:p>
    <w:p w:rsidR="00693B46" w:rsidRPr="006C3CF7" w:rsidRDefault="00693B46" w:rsidP="00693B46">
      <w:pPr>
        <w:tabs>
          <w:tab w:val="left" w:pos="6237"/>
        </w:tabs>
        <w:autoSpaceDE w:val="0"/>
        <w:autoSpaceDN w:val="0"/>
        <w:adjustRightInd w:val="0"/>
        <w:spacing w:after="0" w:line="240" w:lineRule="auto"/>
        <w:rPr>
          <w:rFonts w:ascii="Times New Roman" w:hAnsi="Times New Roman" w:cs="Times New Roman"/>
        </w:rPr>
      </w:pPr>
      <w:r w:rsidRPr="006C3CF7">
        <w:rPr>
          <w:rFonts w:ascii="Times New Roman" w:hAnsi="Times New Roman" w:cs="Times New Roman"/>
          <w:color w:val="000000"/>
          <w:lang w:val="en-US"/>
        </w:rPr>
        <w:lastRenderedPageBreak/>
        <w:t xml:space="preserve">Email    </w:t>
      </w:r>
      <w:r w:rsidRPr="006C3CF7">
        <w:rPr>
          <w:rFonts w:ascii="Times New Roman" w:hAnsi="Times New Roman" w:cs="Times New Roman"/>
          <w:color w:val="000000"/>
        </w:rPr>
        <w:t xml:space="preserve">  :</w:t>
      </w:r>
      <w:r w:rsidRPr="006C3CF7">
        <w:rPr>
          <w:rFonts w:ascii="Times New Roman" w:hAnsi="Times New Roman" w:cs="Times New Roman"/>
          <w:color w:val="000000"/>
          <w:lang w:val="en-US"/>
        </w:rPr>
        <w:t xml:space="preserve"> Email Penulis</w:t>
      </w:r>
      <w:r w:rsidRPr="006C3CF7">
        <w:rPr>
          <w:rFonts w:ascii="Times New Roman" w:hAnsi="Times New Roman" w:cs="Times New Roman"/>
          <w:color w:val="000000"/>
        </w:rPr>
        <w:tab/>
        <w:t>ISSN</w:t>
      </w:r>
      <w:r w:rsidRPr="006C3CF7">
        <w:rPr>
          <w:rFonts w:ascii="Times New Roman" w:hAnsi="Times New Roman" w:cs="Times New Roman"/>
        </w:rPr>
        <w:t> </w:t>
      </w:r>
      <w:r w:rsidRPr="006C3CF7">
        <w:rPr>
          <w:rFonts w:ascii="Times New Roman" w:hAnsi="Times New Roman" w:cs="Times New Roman"/>
          <w:lang w:val="en-US"/>
        </w:rPr>
        <w:t>2580-3735</w:t>
      </w:r>
      <w:r w:rsidRPr="006C3CF7">
        <w:rPr>
          <w:rFonts w:ascii="Times New Roman" w:hAnsi="Times New Roman" w:cs="Times New Roman"/>
        </w:rPr>
        <w:t xml:space="preserve"> (Media Cetak)</w:t>
      </w:r>
    </w:p>
    <w:p w:rsidR="00693B46" w:rsidRPr="006C3CF7" w:rsidRDefault="00693B46" w:rsidP="00693B46">
      <w:pPr>
        <w:tabs>
          <w:tab w:val="left" w:pos="851"/>
          <w:tab w:val="left" w:pos="6237"/>
        </w:tabs>
        <w:autoSpaceDE w:val="0"/>
        <w:autoSpaceDN w:val="0"/>
        <w:adjustRightInd w:val="0"/>
        <w:spacing w:after="0" w:line="240" w:lineRule="auto"/>
        <w:rPr>
          <w:rFonts w:ascii="Times New Roman" w:hAnsi="Times New Roman" w:cs="Times New Roman"/>
        </w:rPr>
      </w:pPr>
      <w:r w:rsidRPr="006C3CF7">
        <w:rPr>
          <w:rFonts w:ascii="Times New Roman" w:hAnsi="Times New Roman" w:cs="Times New Roman"/>
        </w:rPr>
        <w:tab/>
      </w:r>
      <w:r w:rsidRPr="006C3CF7">
        <w:rPr>
          <w:rFonts w:ascii="Times New Roman" w:hAnsi="Times New Roman" w:cs="Times New Roman"/>
          <w:vertAlign w:val="superscript"/>
          <w:lang w:val="en-US"/>
        </w:rPr>
        <w:tab/>
      </w:r>
      <w:r w:rsidRPr="006C3CF7">
        <w:rPr>
          <w:rFonts w:ascii="Times New Roman" w:hAnsi="Times New Roman" w:cs="Times New Roman"/>
          <w:color w:val="000000"/>
        </w:rPr>
        <w:t>ISS</w:t>
      </w:r>
      <w:r w:rsidRPr="006C3CF7">
        <w:rPr>
          <w:rFonts w:ascii="Times New Roman" w:hAnsi="Times New Roman" w:cs="Times New Roman"/>
          <w:color w:val="000000"/>
          <w:lang w:val="en-US"/>
        </w:rPr>
        <w:t>N 2580-1147</w:t>
      </w:r>
      <w:r w:rsidRPr="006C3CF7">
        <w:rPr>
          <w:rFonts w:ascii="Times New Roman" w:hAnsi="Times New Roman" w:cs="Times New Roman"/>
        </w:rPr>
        <w:t xml:space="preserve"> (Media Online)</w:t>
      </w:r>
    </w:p>
    <w:p w:rsidR="00693B46" w:rsidRPr="006C3CF7" w:rsidRDefault="00693B46" w:rsidP="00693B46">
      <w:pPr>
        <w:tabs>
          <w:tab w:val="left" w:pos="851"/>
          <w:tab w:val="left" w:pos="6237"/>
        </w:tabs>
        <w:autoSpaceDE w:val="0"/>
        <w:autoSpaceDN w:val="0"/>
        <w:adjustRightInd w:val="0"/>
        <w:spacing w:after="0" w:line="240" w:lineRule="auto"/>
        <w:rPr>
          <w:rFonts w:ascii="Times New Roman" w:hAnsi="Times New Roman" w:cs="Times New Roman"/>
        </w:rPr>
      </w:pPr>
    </w:p>
    <w:p w:rsidR="00693B46" w:rsidRPr="006C3CF7" w:rsidRDefault="00693B46" w:rsidP="00693B46">
      <w:pPr>
        <w:tabs>
          <w:tab w:val="left" w:pos="6237"/>
        </w:tabs>
        <w:autoSpaceDE w:val="0"/>
        <w:autoSpaceDN w:val="0"/>
        <w:adjustRightInd w:val="0"/>
        <w:spacing w:after="0" w:line="240" w:lineRule="auto"/>
        <w:rPr>
          <w:rFonts w:ascii="Times New Roman" w:hAnsi="Times New Roman" w:cs="Times New Roman"/>
          <w:color w:val="000000"/>
          <w:lang w:val="en-US"/>
        </w:rPr>
      </w:pPr>
      <w:r w:rsidRPr="006C3CF7">
        <w:rPr>
          <w:rFonts w:ascii="Times New Roman" w:hAnsi="Times New Roman" w:cs="Times New Roman"/>
          <w:color w:val="000000"/>
          <w:lang w:val="en-US"/>
        </w:rPr>
        <w:t xml:space="preserve">Received xx Bulan 2021, Accepted xx Bulan 2021, </w:t>
      </w:r>
      <w:proofErr w:type="gramStart"/>
      <w:r w:rsidRPr="006C3CF7">
        <w:rPr>
          <w:rFonts w:ascii="Times New Roman" w:hAnsi="Times New Roman" w:cs="Times New Roman"/>
          <w:color w:val="000000"/>
          <w:lang w:val="en-US"/>
        </w:rPr>
        <w:t>Published</w:t>
      </w:r>
      <w:proofErr w:type="gramEnd"/>
      <w:r w:rsidRPr="006C3CF7">
        <w:rPr>
          <w:rFonts w:ascii="Times New Roman" w:hAnsi="Times New Roman" w:cs="Times New Roman"/>
          <w:color w:val="000000"/>
          <w:lang w:val="en-US"/>
        </w:rPr>
        <w:t xml:space="preserve"> xx Bulan 2021</w:t>
      </w:r>
    </w:p>
    <w:p w:rsidR="00693B46" w:rsidRPr="006C3CF7" w:rsidRDefault="00693B46" w:rsidP="00693B46">
      <w:pPr>
        <w:tabs>
          <w:tab w:val="left" w:pos="3290"/>
        </w:tabs>
        <w:autoSpaceDE w:val="0"/>
        <w:autoSpaceDN w:val="0"/>
        <w:adjustRightInd w:val="0"/>
        <w:spacing w:after="0" w:line="240" w:lineRule="auto"/>
        <w:rPr>
          <w:rFonts w:ascii="Times New Roman" w:hAnsi="Times New Roman" w:cs="Times New Roman"/>
          <w:lang w:val="en-US"/>
        </w:rPr>
        <w:sectPr w:rsidR="00693B46" w:rsidRPr="006C3CF7" w:rsidSect="00584E62">
          <w:footerReference w:type="default" r:id="rId12"/>
          <w:pgSz w:w="11906" w:h="16838" w:code="9"/>
          <w:pgMar w:top="1440" w:right="1080" w:bottom="1440" w:left="1080" w:header="851" w:footer="709" w:gutter="0"/>
          <w:pgNumType w:start="1"/>
          <w:cols w:space="708"/>
          <w:docGrid w:linePitch="360"/>
        </w:sectPr>
      </w:pPr>
      <w:r w:rsidRPr="006C3CF7">
        <w:rPr>
          <w:rFonts w:ascii="Times New Roman" w:hAnsi="Times New Roman" w:cs="Times New Roman"/>
          <w:lang w:val="en-US"/>
        </w:rPr>
        <w:tab/>
      </w:r>
    </w:p>
    <w:p w:rsidR="00693B46" w:rsidRPr="006C3CF7" w:rsidRDefault="00693B46" w:rsidP="00693B46">
      <w:pPr>
        <w:rPr>
          <w:rFonts w:ascii="Times New Roman" w:hAnsi="Times New Roman" w:cs="Times New Roman"/>
          <w:lang w:val="en-US"/>
        </w:rPr>
        <w:sectPr w:rsidR="00693B46" w:rsidRPr="006C3CF7" w:rsidSect="00584E62">
          <w:headerReference w:type="default" r:id="rId13"/>
          <w:type w:val="continuous"/>
          <w:pgSz w:w="11906" w:h="16838" w:code="9"/>
          <w:pgMar w:top="1440" w:right="1080" w:bottom="1440" w:left="1080" w:header="851" w:footer="709" w:gutter="0"/>
          <w:pgNumType w:start="1"/>
          <w:cols w:num="2" w:space="708"/>
          <w:docGrid w:linePitch="360"/>
        </w:sectPr>
      </w:pPr>
    </w:p>
    <w:p w:rsidR="00693B46" w:rsidRPr="006C3CF7" w:rsidRDefault="00693B46" w:rsidP="00693B46">
      <w:pPr>
        <w:tabs>
          <w:tab w:val="left" w:pos="6030"/>
        </w:tabs>
        <w:spacing w:after="0"/>
        <w:jc w:val="both"/>
        <w:rPr>
          <w:rFonts w:ascii="Times New Roman" w:hAnsi="Times New Roman" w:cs="Times New Roman"/>
          <w:color w:val="000000" w:themeColor="text1"/>
          <w:lang w:val="en-US"/>
        </w:rPr>
        <w:sectPr w:rsidR="00693B46" w:rsidRPr="006C3CF7" w:rsidSect="00584E62">
          <w:headerReference w:type="default" r:id="rId14"/>
          <w:type w:val="continuous"/>
          <w:pgSz w:w="11906" w:h="16838" w:code="9"/>
          <w:pgMar w:top="1440" w:right="1080" w:bottom="1440" w:left="1080" w:header="851" w:footer="709" w:gutter="0"/>
          <w:pgNumType w:start="2"/>
          <w:cols w:num="2" w:space="708"/>
          <w:docGrid w:linePitch="360"/>
        </w:sectPr>
      </w:pPr>
    </w:p>
    <w:p w:rsidR="00693B46" w:rsidRPr="006C3CF7" w:rsidRDefault="00693B46" w:rsidP="00693B46">
      <w:pPr>
        <w:tabs>
          <w:tab w:val="left" w:pos="6030"/>
        </w:tabs>
        <w:spacing w:after="0"/>
        <w:jc w:val="both"/>
        <w:rPr>
          <w:rFonts w:ascii="Times New Roman" w:hAnsi="Times New Roman" w:cs="Times New Roman"/>
          <w:color w:val="000000" w:themeColor="text1"/>
          <w:lang w:val="en-US"/>
        </w:rPr>
        <w:sectPr w:rsidR="00693B46" w:rsidRPr="006C3CF7" w:rsidSect="00584E62">
          <w:type w:val="continuous"/>
          <w:pgSz w:w="11906" w:h="16838" w:code="9"/>
          <w:pgMar w:top="1440" w:right="1080" w:bottom="1440" w:left="1080" w:header="851" w:footer="709" w:gutter="0"/>
          <w:pgNumType w:start="201"/>
          <w:cols w:space="708"/>
          <w:docGrid w:linePitch="360"/>
        </w:sectPr>
      </w:pPr>
    </w:p>
    <w:p w:rsidR="00693B46" w:rsidRPr="006C3CF7" w:rsidRDefault="00693B46" w:rsidP="00693B46">
      <w:pPr>
        <w:pStyle w:val="Heading1"/>
        <w:numPr>
          <w:ilvl w:val="0"/>
          <w:numId w:val="0"/>
        </w:numPr>
        <w:spacing w:before="0" w:after="0" w:line="276" w:lineRule="auto"/>
        <w:jc w:val="both"/>
        <w:rPr>
          <w:b/>
          <w:sz w:val="22"/>
          <w:szCs w:val="22"/>
          <w:lang w:val="id-ID"/>
        </w:rPr>
      </w:pPr>
      <w:r w:rsidRPr="006C3CF7">
        <w:rPr>
          <w:b/>
          <w:sz w:val="22"/>
          <w:szCs w:val="22"/>
          <w:lang w:val="id-ID"/>
        </w:rPr>
        <w:t>PENDAHULUAN</w:t>
      </w:r>
    </w:p>
    <w:p w:rsidR="004962E6" w:rsidRPr="006C3CF7" w:rsidRDefault="00693B46" w:rsidP="008C7D91">
      <w:pPr>
        <w:widowControl w:val="0"/>
        <w:autoSpaceDE w:val="0"/>
        <w:autoSpaceDN w:val="0"/>
        <w:adjustRightInd w:val="0"/>
        <w:spacing w:after="0" w:line="240" w:lineRule="auto"/>
        <w:ind w:firstLine="480"/>
        <w:jc w:val="both"/>
        <w:rPr>
          <w:rFonts w:ascii="Times New Roman" w:hAnsi="Times New Roman" w:cs="Times New Roman"/>
          <w:lang w:val="en-US"/>
        </w:rPr>
      </w:pPr>
      <w:r w:rsidRPr="006C3CF7">
        <w:rPr>
          <w:rFonts w:ascii="Times New Roman" w:hAnsi="Times New Roman" w:cs="Times New Roman"/>
          <w:b/>
          <w:noProof/>
          <w:lang w:val="en-US"/>
        </w:rPr>
        <mc:AlternateContent>
          <mc:Choice Requires="wps">
            <w:drawing>
              <wp:anchor distT="0" distB="0" distL="114300" distR="114300" simplePos="0" relativeHeight="251663360" behindDoc="0" locked="0" layoutInCell="1" allowOverlap="1" wp14:anchorId="19B391FC" wp14:editId="18F43CE7">
                <wp:simplePos x="0" y="0"/>
                <wp:positionH relativeFrom="column">
                  <wp:posOffset>1303020</wp:posOffset>
                </wp:positionH>
                <wp:positionV relativeFrom="paragraph">
                  <wp:posOffset>57936130</wp:posOffset>
                </wp:positionV>
                <wp:extent cx="2731770" cy="902970"/>
                <wp:effectExtent l="0" t="0" r="11430" b="11430"/>
                <wp:wrapNone/>
                <wp:docPr id="7" name="Rounded Rectangle 7"/>
                <wp:cNvGraphicFramePr/>
                <a:graphic xmlns:a="http://schemas.openxmlformats.org/drawingml/2006/main">
                  <a:graphicData uri="http://schemas.microsoft.com/office/word/2010/wordprocessingShape">
                    <wps:wsp>
                      <wps:cNvSpPr/>
                      <wps:spPr>
                        <a:xfrm>
                          <a:off x="0" y="0"/>
                          <a:ext cx="2731770" cy="902970"/>
                        </a:xfrm>
                        <a:prstGeom prst="round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28EF43E" id="Rounded Rectangle 7" o:spid="_x0000_s1026" style="position:absolute;margin-left:102.6pt;margin-top:4561.9pt;width:215.1pt;height:71.1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" fillcolor="white [3201]" strokecolor="black [3200]" strokeweight=".25pt">
                <v:stroke joinstyle="miter"/>
              </v:roundrect>
            </w:pict>
          </mc:Fallback>
        </mc:AlternateContent>
      </w:r>
      <w:r w:rsidRPr="006C3CF7">
        <w:rPr>
          <w:rFonts w:ascii="Times New Roman" w:hAnsi="Times New Roman" w:cs="Times New Roman"/>
        </w:rPr>
        <w:t>Kompri menjelaskan bahwa Lingkungan merupakan segala sesuatu yang ada di s</w:t>
      </w:r>
      <w:r w:rsidR="004962E6" w:rsidRPr="006C3CF7">
        <w:rPr>
          <w:rFonts w:ascii="Times New Roman" w:hAnsi="Times New Roman" w:cs="Times New Roman"/>
        </w:rPr>
        <w:t xml:space="preserve">ekitar manusia yang </w:t>
      </w:r>
      <w:r w:rsidRPr="006C3CF7">
        <w:rPr>
          <w:rFonts w:ascii="Times New Roman" w:hAnsi="Times New Roman" w:cs="Times New Roman"/>
        </w:rPr>
        <w:t xml:space="preserve">memengaruhi perkembangan kehidupan manusia baik, langsung maupun tidak langsung. Lingkungan terbagi menjadi dua jenis yaitu lingkungan biotik dan abiotik. </w:t>
      </w:r>
      <w:r w:rsidR="004962E6" w:rsidRPr="006C3CF7">
        <w:rPr>
          <w:rFonts w:ascii="Times New Roman" w:hAnsi="Times New Roman" w:cs="Times New Roman"/>
        </w:rPr>
        <w:t>Lingkungan terbagi menjadi dua, yaitu: biotik dan abiotik. Jika di sekolah, lingkungan biotiknya</w:t>
      </w:r>
      <w:r w:rsidRPr="006C3CF7">
        <w:rPr>
          <w:rFonts w:ascii="Times New Roman" w:hAnsi="Times New Roman" w:cs="Times New Roman"/>
        </w:rPr>
        <w:t xml:space="preserve"> yaitu peserta didik, guru, tenaga kependidikan dan semua orang yang ada disekolahserta berbagai jenis hewan d</w:t>
      </w:r>
      <w:r w:rsidR="004962E6" w:rsidRPr="006C3CF7">
        <w:rPr>
          <w:rFonts w:ascii="Times New Roman" w:hAnsi="Times New Roman" w:cs="Times New Roman"/>
        </w:rPr>
        <w:t>an tumbuhan yang hidup di seki</w:t>
      </w:r>
      <w:r w:rsidRPr="006C3CF7">
        <w:rPr>
          <w:rFonts w:ascii="Times New Roman" w:hAnsi="Times New Roman" w:cs="Times New Roman"/>
        </w:rPr>
        <w:t xml:space="preserve">tar sekolah, sedangkan </w:t>
      </w:r>
      <w:r w:rsidR="004962E6" w:rsidRPr="006C3CF7">
        <w:rPr>
          <w:rFonts w:ascii="Times New Roman" w:hAnsi="Times New Roman" w:cs="Times New Roman"/>
        </w:rPr>
        <w:t xml:space="preserve">Sedangkan lingkungan abiotik ialah udara, meja dan kursi, papan tulis, gedung sekolah, dan berbagai macam benda mati </w:t>
      </w:r>
      <w:r w:rsidR="004962E6" w:rsidRPr="006C3CF7">
        <w:rPr>
          <w:rFonts w:ascii="Times New Roman" w:hAnsi="Times New Roman" w:cs="Times New Roman"/>
        </w:rPr>
        <w:fldChar w:fldCharType="begin" w:fldLock="1"/>
      </w:r>
      <w:r w:rsidR="004962E6" w:rsidRPr="006C3CF7">
        <w:rPr>
          <w:rFonts w:ascii="Times New Roman" w:hAnsi="Times New Roman" w:cs="Times New Roman"/>
        </w:rPr>
        <w:instrText>ADDIN CSL_CITATION {"citationItems":[{"id":"ITEM-1","itemData":{"abstract":"Latar belakang penelitian ini bertujuan siswa memiliki karakter peduli lingkungan agar terbiasa hidup bersih dan sehat, serta dapat menciptakan lingkungan yang kondusif untuk kegiatan sehari-hari, dengan lingkungan yang kondusif akan tercipta proses pembelajaran yang bermutu. Karakter peduli terhadap lingkungan dapat dibentuk melalui berbagai cara. Salah satunya adalah melalui implementasi program Adiwiyata. MIN 1 Ponorogo telah mendapatkan penghargaan tingkat provinsi sebagai sekolah Adiwiyata. Pelaksanaan program Adiwiyata di MIN 1 Ponorogo sudah sesuai dengan 4 komponen program Adiwiyata yang tercantum dalam buku pedoman Adiwiyata. Penelitian ini menggunakan pendekatan kualitatif dengan jenis penelitian studi kasus. Adapun teknik pengambilan data menggunakan observasi, wawancara, dan dokumentasi. Sedangkan teknik analisa data yang digunakan model Miles and Huberman yang meliputi: reduksi data, penyajian data dan penarikan kesimpulan. Hasil penelitian ini, dapat disimpulkan bahwa: (1) Pelaksanaan program Adiwiyata melalui 4 komponen program Adiwiyata di MIN 1 Ponorogo sudah berjalan dengan baik, dengan melibatkan seluruh stakeholder. (2) Proses pembinaan karakter peduli lingkungan pada pada peserta didik di MIN 1 Ponorogo yaitu melalui: a) pembiasaan. b) keteladanan. c) pembinaan disiplin peserta didik. d) terintegrasi dalam mata pelajaran. e) kegiatan rutin. f) pengondisian. g) pengembangan budaya sekolah. (3) Faktor pendukung dalam pelaksanaan program Adiwiyata dalam membina karakter peduli lingkungan di MIN 1 Ponorogo diantaranya adalah komitmen dari stakeholder madrasah, Sedangkan faktor penghambatnya antara lain adalah minimnya pendanaan pendidikan; lingkungan keluarga.","author":[{"dropping-particle":"","family":"Wardani","given":"D. N. K.","non-dropping-particle":"","parse-names":false,"suffix":""}],"container-title":"Southeast Asian Journal of Islamic Education Management","id":"ITEM-1","issue":"1","issued":{"date-parts":[["2020"]]},"page":"60-73","title":"Analisis Implementasi Program Adiwiyata Dalam Membangun Karakter Peduli Lingkungan (Studi Kasus Di Min 1 Ponorogo)","type":"article-journal","volume":"1"},"uris":["http://www.mendeley.com/documents/?uuid=2990ef92-35f1-40c8-a540-efd38577d653"]}],"mendeley":{"formattedCitation":"(Wardani, 2020)","plainTextFormattedCitation":"(Wardani, 2020)","previouslyFormattedCitation":"(Wardani, 2020)"},"properties":{"noteIndex":0},"schema":"https://github.com/citation-style-language/schema/raw/master/csl-citation.json"}</w:instrText>
      </w:r>
      <w:r w:rsidR="004962E6" w:rsidRPr="006C3CF7">
        <w:rPr>
          <w:rFonts w:ascii="Times New Roman" w:hAnsi="Times New Roman" w:cs="Times New Roman"/>
        </w:rPr>
        <w:fldChar w:fldCharType="separate"/>
      </w:r>
      <w:r w:rsidR="004962E6" w:rsidRPr="006C3CF7">
        <w:rPr>
          <w:rFonts w:ascii="Times New Roman" w:hAnsi="Times New Roman" w:cs="Times New Roman"/>
          <w:noProof/>
        </w:rPr>
        <w:t>(Wardani, 2020)</w:t>
      </w:r>
      <w:r w:rsidR="004962E6" w:rsidRPr="006C3CF7">
        <w:rPr>
          <w:rFonts w:ascii="Times New Roman" w:hAnsi="Times New Roman" w:cs="Times New Roman"/>
        </w:rPr>
        <w:fldChar w:fldCharType="end"/>
      </w:r>
      <w:r w:rsidR="004962E6" w:rsidRPr="006C3CF7">
        <w:rPr>
          <w:rFonts w:ascii="Times New Roman" w:hAnsi="Times New Roman" w:cs="Times New Roman"/>
          <w:lang w:val="en-US"/>
        </w:rPr>
        <w:t xml:space="preserve">. </w:t>
      </w:r>
      <w:r w:rsidR="008C7D91" w:rsidRPr="006C3CF7">
        <w:rPr>
          <w:rFonts w:ascii="Times New Roman" w:hAnsi="Times New Roman" w:cs="Times New Roman"/>
          <w:lang w:val="en-US"/>
        </w:rPr>
        <w:t xml:space="preserve">Lingkungan sekolah merupakan Sekolah sebagai suatu lembaga pendidikan formal, secara sistematis merencanakan bermacam-macam lingkungan pendidikan yang menyediakan berbagai kesempatan bagi peserta didik untuk melakukan berbagai kegiatan belaja, tujuannya ialah membantu orang belajar atau memanipulasi (merekayasa) lingkungan sehingga memberi kemudahan bagi orang yang belajar </w:t>
      </w:r>
      <w:r w:rsidR="008C7D91" w:rsidRPr="006C3CF7">
        <w:rPr>
          <w:rFonts w:ascii="Times New Roman" w:hAnsi="Times New Roman" w:cs="Times New Roman"/>
          <w:lang w:val="en-US"/>
        </w:rPr>
        <w:fldChar w:fldCharType="begin" w:fldLock="1"/>
      </w:r>
      <w:r w:rsidR="008C7D91" w:rsidRPr="006C3CF7">
        <w:rPr>
          <w:rFonts w:ascii="Times New Roman" w:hAnsi="Times New Roman" w:cs="Times New Roman"/>
          <w:lang w:val="en-US"/>
        </w:rPr>
        <w:instrText>ADDIN CSL_CITATION {"citationItems":[{"id":"ITEM-1","itemData":{"abstract":"Tujuan penelitian untuk mengetahui: 1) Menemukan seberapa besar pengaruh lingkungan keluarga terhadap prestasi belajar siswa; 2) Menemukan seberapa besar pengaruh lingkungan sekolah terhadap prestasi belajar siswa; 3) Menemukan seberapa besar pengaruh lingkungan keluarga dan lingkungan sekolah terhadap prestasi belajar siswa. Penelitian ini termasuk penelitian kuantitatif deskriptif yang disertai dengan pengujian hipotesis dengan analisis statistik. Populasi seluruh siswa kelas 6 yang berjumlah 30 siswa. Metode dalam penelitian ini adalah angket untuk lingkungan keluarga dan lingkungan sekolah sedangkan prestasi belajar diambil dari hasil ujian sekolah. Hasil penelitian: 1) Pengaruh antara lingkungan keluarga (X1) dengan prestasi belejar (Y) mencapai angka 0,122 jika dikonsultasikan dengan tabel korelasi product moment menunjukan adanya pengaruh antara X1 dan Y dengan dengan derajat signifikasi 0,527 walaupun pengaruh tersebut sangat rendah. 2) pengruh antara lingkungan sekolah (X2) dan prestasi belajar (Y) mencapai angka 0,21 jika dikonsultasikan dengan tabel korelasi product moment menunjukan adanya pengaruh antara X2 dan Y dengan derajat signifikasi 0,634 sehingga pengaruh antara X2 dan Y rendah. 3) pengaruh antara lingkungan keluarga dan lingkungan sekolah dengan prestasi belajar siswa mencapai angka 0,025, jika dikonsultasikan dengan tabel korelasi product moment menunjukan adanya pengaruh X1 dan X2 dengan Y dengan nilai statistik F 0,349 walaupun pengaruhnya sangat rendah 92,5%). Kata","author":[{"dropping-particle":"","family":"Muslih","given":"Muhammad","non-dropping-particle":"","parse-names":false,"suffix":""}],"id":"ITEM-1","issue":"4","issued":{"date-parts":[["2016"]]},"page":"41-50","title":"Pengaruh Lingkungan Keluarga Dan Lingkungan Sekolah Terhadap Prestasi Belajar Siswa Kelas 6 Sdn Limbangan","type":"article-journal","volume":"1"},"uris":["http://www.mendeley.com/documents/?uuid=1c4e8649-d3ea-4403-aef0-07dfa94b2de7"]}],"mendeley":{"formattedCitation":"(Muslih, 2016)","plainTextFormattedCitation":"(Muslih, 2016)","previouslyFormattedCitation":"(Muslih, 2016)"},"properties":{"noteIndex":0},"schema":"https://github.com/citation-style-language/schema/raw/master/csl-citation.json"}</w:instrText>
      </w:r>
      <w:r w:rsidR="008C7D91" w:rsidRPr="006C3CF7">
        <w:rPr>
          <w:rFonts w:ascii="Times New Roman" w:hAnsi="Times New Roman" w:cs="Times New Roman"/>
          <w:lang w:val="en-US"/>
        </w:rPr>
        <w:fldChar w:fldCharType="separate"/>
      </w:r>
      <w:r w:rsidR="008C7D91" w:rsidRPr="006C3CF7">
        <w:rPr>
          <w:rFonts w:ascii="Times New Roman" w:hAnsi="Times New Roman" w:cs="Times New Roman"/>
          <w:noProof/>
          <w:lang w:val="en-US"/>
        </w:rPr>
        <w:t>(Muslih, 2016)</w:t>
      </w:r>
      <w:r w:rsidR="008C7D91" w:rsidRPr="006C3CF7">
        <w:rPr>
          <w:rFonts w:ascii="Times New Roman" w:hAnsi="Times New Roman" w:cs="Times New Roman"/>
          <w:lang w:val="en-US"/>
        </w:rPr>
        <w:fldChar w:fldCharType="end"/>
      </w:r>
      <w:r w:rsidR="008C7D91" w:rsidRPr="006C3CF7">
        <w:rPr>
          <w:rFonts w:ascii="Times New Roman" w:hAnsi="Times New Roman" w:cs="Times New Roman"/>
          <w:lang w:val="en-US"/>
        </w:rPr>
        <w:t>.</w:t>
      </w:r>
    </w:p>
    <w:p w:rsidR="008C7D91" w:rsidRPr="006C3CF7" w:rsidRDefault="008C7D91" w:rsidP="008C7D91">
      <w:pPr>
        <w:widowControl w:val="0"/>
        <w:autoSpaceDE w:val="0"/>
        <w:autoSpaceDN w:val="0"/>
        <w:adjustRightInd w:val="0"/>
        <w:spacing w:after="0" w:line="240" w:lineRule="auto"/>
        <w:ind w:firstLine="480"/>
        <w:jc w:val="both"/>
        <w:rPr>
          <w:rFonts w:ascii="Times New Roman" w:hAnsi="Times New Roman" w:cs="Times New Roman"/>
          <w:lang w:val="en-US"/>
        </w:rPr>
      </w:pPr>
      <w:r w:rsidRPr="006C3CF7">
        <w:rPr>
          <w:rFonts w:ascii="Times New Roman" w:hAnsi="Times New Roman" w:cs="Times New Roman"/>
          <w:lang w:val="en-US"/>
        </w:rPr>
        <w:t xml:space="preserve">Hamzah menjelaskan bahwa pendidikan lingkungan adalah sebuah kebutuhan yang tak terelakkan bila kita ingin mewujudkan masyarakat madani seperti yang dicita-citakan </w:t>
      </w:r>
      <w:r w:rsidRPr="006C3CF7">
        <w:rPr>
          <w:rFonts w:ascii="Times New Roman" w:hAnsi="Times New Roman" w:cs="Times New Roman"/>
          <w:lang w:val="en-US"/>
        </w:rPr>
        <w:fldChar w:fldCharType="begin" w:fldLock="1"/>
      </w:r>
      <w:r w:rsidRPr="006C3CF7">
        <w:rPr>
          <w:rFonts w:ascii="Times New Roman" w:hAnsi="Times New Roman" w:cs="Times New Roman"/>
          <w:lang w:val="en-US"/>
        </w:rPr>
        <w:instrText>ADDIN CSL_CITATION {"citationItems":[{"id":"ITEM-1","itemData":{"DOI":"10.19109/tjie.v19i02.16","ISSN":"2443-2512","abstract":"School as one of education unit that be able optimize all of learning environment to construct, to strength, or repair continually the process of educational character, including the character of care about surrounding. SDN Tunjungsekar I Malang and SDN Tulungrejo 4 Batu are some of elementary school in Malang that can achieve the predicate as Adiwiyata Mandiri school that have vision and mission as care and cultured surrounding/environment school. The purposes of this research are to know what strategies that uses to construct the character care about environment and students care environment behavior at both of two schools. The result of this research are; (1) the strategy of constructing care about environment character classified into four are through learning and teaching process, the culture of school, extrakulikuler activities, and reinforcement from parents. (2) the behavior of care about environment in both of school such as threw the rubbish on dustbin, take a like and take a dumb in toilet, daily shift program, care attitude with all plants around the school by take care of it all and unbroken it all, and there is effort to reminded people around them to keep environment clean. Also using water sufficiently by turn off water taps after use it is the kind of save water attitude. A. Pendahuluan Masalah lingkungan hidup bukanlah hal yang baru, melainkan sama dengan usia bumi kita ini, yang menurut para ahli, usianya sekitar 5 (lima) miliyar tahun. Buktinya beribu jenis hewan dan tumbuhan sudah punah. Menurut Soemartowo dalam Aziz (2013: 1), kepunahan mereka tidak mungkin datang secara tiba-tiba tanpa berkaitan dengan ekosistem. Erwati dalam Aziz (2013: 7) menjelaskan bahwa di negara-negara berkembang masalah lingkungan tidak kalah pentingnya dibandingkan dengan negara maju, namun kasus dan penyebabnya tidaklah sama. Kalau di negara-negara maju yang menjadi penyebab utamanya adalah limbah-limbah industri seperti mercuri, gas beracun, smog dsb, maka dinegara-negara berkembang seperti Indonesia adalah limbah rumah tangga dan kotoran manusia. Selanjutnya, Zakiah Darajat dalam Aziz (2013: 11) yang merupakan seorang pendidik dan ahli ilmu jiwa cendung berpendapat bahwa penyebab kesusakan lingkungan hidup dikarenakan pendidikan Islam tidak tertanam dengan baik dan menyebabkan tidak dijalankannya ajaran agama dengan baik. Meskipun para ahli berbeda pendapat tentang sebab terjadinya kerusakan namun tidak ada yang membantah bahwa manusia adalah salah satu…","author":[{"dropping-particle":"","family":"Al-anwari","given":"Amirul Mukminin","non-dropping-particle":"","parse-names":false,"suffix":""}],"container-title":"Ta'dib","id":"ITEM-1","issue":"02","issued":{"date-parts":[["2014"]]},"page":"227-252","title":"Strategi Pembentukan Karakter Peduli Lingkungan Di Sekolah Adiwiyata Mandiri","type":"article-journal","volume":"19"},"uris":["http://www.mendeley.com/documents/?uuid=57c82f40-0f8a-44ff-b5ed-76b35a2dc01c"]}],"mendeley":{"formattedCitation":"(Al-anwari, 2014)","plainTextFormattedCitation":"(Al-anwari, 2014)","previouslyFormattedCitation":"(Al-anwari, 2014)"},"properties":{"noteIndex":0},"schema":"https://github.com/citation-style-language/schema/raw/master/csl-citation.json"}</w:instrText>
      </w:r>
      <w:r w:rsidRPr="006C3CF7">
        <w:rPr>
          <w:rFonts w:ascii="Times New Roman" w:hAnsi="Times New Roman" w:cs="Times New Roman"/>
          <w:lang w:val="en-US"/>
        </w:rPr>
        <w:fldChar w:fldCharType="separate"/>
      </w:r>
      <w:r w:rsidRPr="006C3CF7">
        <w:rPr>
          <w:rFonts w:ascii="Times New Roman" w:hAnsi="Times New Roman" w:cs="Times New Roman"/>
          <w:noProof/>
          <w:lang w:val="en-US"/>
        </w:rPr>
        <w:t>(Al-anwari, 2014)</w:t>
      </w:r>
      <w:r w:rsidRPr="006C3CF7">
        <w:rPr>
          <w:rFonts w:ascii="Times New Roman" w:hAnsi="Times New Roman" w:cs="Times New Roman"/>
          <w:lang w:val="en-US"/>
        </w:rPr>
        <w:fldChar w:fldCharType="end"/>
      </w:r>
      <w:r w:rsidRPr="006C3CF7">
        <w:rPr>
          <w:rFonts w:ascii="Times New Roman" w:hAnsi="Times New Roman" w:cs="Times New Roman"/>
          <w:lang w:val="en-US"/>
        </w:rPr>
        <w:t xml:space="preserve">. </w:t>
      </w:r>
      <w:r w:rsidRPr="006C3CF7">
        <w:rPr>
          <w:rFonts w:ascii="Times New Roman" w:hAnsi="Times New Roman" w:cs="Times New Roman"/>
        </w:rPr>
        <w:t xml:space="preserve">keadaan alam </w:t>
      </w:r>
      <w:r w:rsidRPr="006C3CF7">
        <w:rPr>
          <w:rFonts w:ascii="Times New Roman" w:hAnsi="Times New Roman" w:cs="Times New Roman"/>
          <w:lang w:val="en-US"/>
        </w:rPr>
        <w:t xml:space="preserve">pada saat </w:t>
      </w:r>
      <w:r w:rsidRPr="006C3CF7">
        <w:rPr>
          <w:rFonts w:ascii="Times New Roman" w:hAnsi="Times New Roman" w:cs="Times New Roman"/>
        </w:rPr>
        <w:t>sekarang</w:t>
      </w:r>
      <w:r w:rsidRPr="006C3CF7">
        <w:rPr>
          <w:rFonts w:ascii="Times New Roman" w:hAnsi="Times New Roman" w:cs="Times New Roman"/>
          <w:lang w:val="en-US"/>
        </w:rPr>
        <w:t xml:space="preserve"> sangat</w:t>
      </w:r>
      <w:r w:rsidRPr="006C3CF7">
        <w:rPr>
          <w:rFonts w:ascii="Times New Roman" w:hAnsi="Times New Roman" w:cs="Times New Roman"/>
        </w:rPr>
        <w:t xml:space="preserve"> mengkhawatirkan seperti efek rumah kaca, cuaca yang berganti tidak menentu. Hal ini terjadi karena ulah manusia yang tidak bertanggungjawab</w:t>
      </w:r>
      <w:r w:rsidRPr="006C3CF7">
        <w:rPr>
          <w:rFonts w:ascii="Times New Roman" w:hAnsi="Times New Roman" w:cs="Times New Roman"/>
          <w:lang w:val="en-US"/>
        </w:rPr>
        <w:t xml:space="preserve"> </w:t>
      </w:r>
      <w:r w:rsidRPr="006C3CF7">
        <w:rPr>
          <w:rFonts w:ascii="Times New Roman" w:hAnsi="Times New Roman" w:cs="Times New Roman"/>
          <w:lang w:val="en-US"/>
        </w:rPr>
        <w:fldChar w:fldCharType="begin" w:fldLock="1"/>
      </w:r>
      <w:r w:rsidR="00A93765" w:rsidRPr="006C3CF7">
        <w:rPr>
          <w:rFonts w:ascii="Times New Roman" w:hAnsi="Times New Roman" w:cs="Times New Roman"/>
          <w:lang w:val="en-US"/>
        </w:rPr>
        <w:instrText>ADDIN CSL_CITATION {"citationItems":[{"id":"ITEM-1","itemData":{"DOI":"10.1177/0013916505285933","ISBN":"0013916505","ISSN":"00139165","abstract":"Environmental concern can be driven by biospheric, egoistic or altruistic motives. Few studies, however, have compared these three environmental motive concerns across cultural groups. This study investigated differences between European New Zealanders and Asian New Zealanders in environmental motive concerns and their implications for proenvironmental behaviors. The results demonstrated that the tripartite model of environmental concerns provided good fit in both samples. They also indicated that Asian New Zealanders were significantly higher than European New Zealanders on egoistic concern, whereas European New Zealanders were significantly higher on biospheric concern. For European New Zealanders, biospheric concern predicted proenvironmental behavior positively, whereas egoistic concern predicted it negatively. For Asian New Zealanders, in contrast, both biospheric and altruistic concerns predicted proenvironmental behavior positively. The implications of these findings for environmental education campaigns are discussed. © 2006 Sage Publications.","author":[{"dropping-particle":"","family":"Milfont","given":"Taciano T.","non-dropping-particle":"","parse-names":false,"suffix":""},{"dropping-particle":"","family":"Duckitt","given":"John","non-dropping-particle":"","parse-names":false,"suffix":""},{"dropping-particle":"","family":"Cameron","given":"Linda D.","non-dropping-particle":"","parse-names":false,"suffix":""}],"container-title":"Environment and Behavior","id":"ITEM-1","issue":"6","issued":{"date-parts":[["2006"]]},"page":"745-767","title":"A cross-cultural study of environmental motive concerns and their implications for proenvironmental behavior","type":"article-journal","volume":"38"},"uris":["http://www.mendeley.com/documents/?uuid=95a1d29a-3841-46a0-bfa5-3d2323f6457d"]}],"mendeley":{"formattedCitation":"(Milfont et al., 2006)","plainTextFormattedCitation":"(Milfont et al., 2006)","previouslyFormattedCitation":"(Milfont et al., 2006)"},"properties":{"noteIndex":0},"schema":"https://github.com/citation-style-language/schema/raw/master/csl-citation.json"}</w:instrText>
      </w:r>
      <w:r w:rsidRPr="006C3CF7">
        <w:rPr>
          <w:rFonts w:ascii="Times New Roman" w:hAnsi="Times New Roman" w:cs="Times New Roman"/>
          <w:lang w:val="en-US"/>
        </w:rPr>
        <w:fldChar w:fldCharType="separate"/>
      </w:r>
      <w:r w:rsidRPr="006C3CF7">
        <w:rPr>
          <w:rFonts w:ascii="Times New Roman" w:hAnsi="Times New Roman" w:cs="Times New Roman"/>
          <w:noProof/>
          <w:lang w:val="en-US"/>
        </w:rPr>
        <w:t>(Milfont et al., 2006)</w:t>
      </w:r>
      <w:r w:rsidRPr="006C3CF7">
        <w:rPr>
          <w:rFonts w:ascii="Times New Roman" w:hAnsi="Times New Roman" w:cs="Times New Roman"/>
          <w:lang w:val="en-US"/>
        </w:rPr>
        <w:fldChar w:fldCharType="end"/>
      </w:r>
      <w:r w:rsidRPr="006C3CF7">
        <w:rPr>
          <w:rFonts w:ascii="Times New Roman" w:hAnsi="Times New Roman" w:cs="Times New Roman"/>
        </w:rPr>
        <w:t>.</w:t>
      </w:r>
      <w:r w:rsidR="00A93765" w:rsidRPr="006C3CF7">
        <w:rPr>
          <w:rFonts w:ascii="Times New Roman" w:hAnsi="Times New Roman" w:cs="Times New Roman"/>
          <w:lang w:val="en-US"/>
        </w:rPr>
        <w:t xml:space="preserve"> </w:t>
      </w:r>
      <w:r w:rsidR="00A93765" w:rsidRPr="006C3CF7">
        <w:rPr>
          <w:rFonts w:ascii="Times New Roman" w:hAnsi="Times New Roman" w:cs="Times New Roman"/>
        </w:rPr>
        <w:t>Disadari atau tidak, semua itu akibat ulah manusia yang tidak hidup sesuai dengan alam, memanfaatkan alam tanpa perhitungan.</w:t>
      </w:r>
      <w:r w:rsidR="00A93765" w:rsidRPr="006C3CF7">
        <w:rPr>
          <w:rFonts w:ascii="Times New Roman" w:hAnsi="Times New Roman" w:cs="Times New Roman"/>
          <w:lang w:val="en-US"/>
        </w:rPr>
        <w:t xml:space="preserve"> Kalantari dan Asadi menyebutkan salah satu upaya untuk mengatasi masalah tersebut ialah dengan cara mengubah pola kebiasaan dan perilaku manusia untuk mengatasi masalah ini.</w:t>
      </w:r>
      <w:r w:rsidR="00A93765" w:rsidRPr="006C3CF7">
        <w:rPr>
          <w:rFonts w:ascii="Times New Roman" w:hAnsi="Times New Roman" w:cs="Times New Roman"/>
          <w:lang w:val="en-US"/>
        </w:rPr>
        <w:fldChar w:fldCharType="begin" w:fldLock="1"/>
      </w:r>
      <w:r w:rsidR="00721ABE" w:rsidRPr="006C3CF7">
        <w:rPr>
          <w:rFonts w:ascii="Times New Roman" w:hAnsi="Times New Roman" w:cs="Times New Roman"/>
          <w:lang w:val="en-US"/>
        </w:rPr>
        <w:instrText>ADDIN CSL_CITATION {"citationItems":[{"id":"ITEM-1","itemData":{"DOI":"10.31258/dli.2.1.p.61-64","ISSN":"2356-2226","abstract":"Environmental education enrole strategically in changing human perception andattitude on the environmental problem in the long run. The current study attempt to analyzeenvironment awareness among the high school students in the village, small city and big cityand that factors affecting the awareness. Apparently, knowledge, attitude and behaviourpartially do not influenced environmental awareness of the student in the school obtainingadiwinata and with that non-adiwinata. However, simultantly, student attitude had an effectto student awareness of adiwiyata school, while in non adiwinata school both attitude andbehaviour influenced student awareness. ","author":[{"dropping-particle":"","family":"Dasrita","given":"Yanti","non-dropping-particle":"","parse-names":false,"suffix":""},{"dropping-particle":"","family":"Saam","given":"Zulfan","non-dropping-particle":"","parse-names":false,"suffix":""},{"dropping-particle":"","family":"Amin","given":"Bintal","non-dropping-particle":"","parse-names":false,"suffix":""},{"dropping-particle":"","family":"Siregar","given":"Yusni Ikhwan","non-dropping-particle":"","parse-names":false,"suffix":""}],"container-title":"Dinamika Lingkungan Indonesia","id":"ITEM-1","issue":"1","issued":{"date-parts":[["2015"]]},"page":"61","title":"Kesadaran Lingkungan Siswa Sekolah Adiwiyata","type":"article-journal","volume":"2"},"uris":["http://www.mendeley.com/documents/?uuid=85f87ea9-8a7d-4205-a4c9-8498e7d61498"]}],"mendeley":{"formattedCitation":"(Dasrita et al., 2015)","plainTextFormattedCitation":"(Dasrita et al., 2015)","previouslyFormattedCitation":"(Dasrita et al., 2015)"},"properties":{"noteIndex":0},"schema":"https://github.com/citation-style-language/schema/raw/master/csl-citation.json"}</w:instrText>
      </w:r>
      <w:r w:rsidR="00A93765" w:rsidRPr="006C3CF7">
        <w:rPr>
          <w:rFonts w:ascii="Times New Roman" w:hAnsi="Times New Roman" w:cs="Times New Roman"/>
          <w:lang w:val="en-US"/>
        </w:rPr>
        <w:fldChar w:fldCharType="separate"/>
      </w:r>
      <w:r w:rsidR="00A93765" w:rsidRPr="006C3CF7">
        <w:rPr>
          <w:rFonts w:ascii="Times New Roman" w:hAnsi="Times New Roman" w:cs="Times New Roman"/>
          <w:noProof/>
          <w:lang w:val="en-US"/>
        </w:rPr>
        <w:t>(Dasrita et al., 2015)</w:t>
      </w:r>
      <w:r w:rsidR="00A93765" w:rsidRPr="006C3CF7">
        <w:rPr>
          <w:rFonts w:ascii="Times New Roman" w:hAnsi="Times New Roman" w:cs="Times New Roman"/>
          <w:lang w:val="en-US"/>
        </w:rPr>
        <w:fldChar w:fldCharType="end"/>
      </w:r>
    </w:p>
    <w:p w:rsidR="00A93765" w:rsidRPr="006C3CF7" w:rsidRDefault="00721ABE" w:rsidP="00721ABE">
      <w:pPr>
        <w:widowControl w:val="0"/>
        <w:autoSpaceDE w:val="0"/>
        <w:autoSpaceDN w:val="0"/>
        <w:adjustRightInd w:val="0"/>
        <w:spacing w:after="0" w:line="240" w:lineRule="auto"/>
        <w:ind w:firstLine="480"/>
        <w:jc w:val="both"/>
        <w:rPr>
          <w:rFonts w:ascii="Times New Roman" w:hAnsi="Times New Roman" w:cs="Times New Roman"/>
          <w:lang w:val="en-US"/>
        </w:rPr>
      </w:pPr>
      <w:r w:rsidRPr="006C3CF7">
        <w:rPr>
          <w:rFonts w:ascii="Times New Roman" w:hAnsi="Times New Roman" w:cs="Times New Roman"/>
          <w:lang w:val="en-US"/>
        </w:rPr>
        <w:t xml:space="preserve">Permasalahan lingkungan dapat dikategorikan masalah lingkungan lokal, nasional, regional dan global. Dalam beberapa tahun terakhir, permasalahan lingkungan yang paling krusial adalah pemanasan global yang semakin sering dibicarakan baik dalam skala kecil sampai tingkat internasional seperti pada Konferensi Tingkat Tinggi ke-9 G-20 di Brisbane Australia pada tanggal 15 November 2014 </w:t>
      </w:r>
      <w:r w:rsidRPr="006C3CF7">
        <w:rPr>
          <w:rFonts w:ascii="Times New Roman" w:hAnsi="Times New Roman" w:cs="Times New Roman"/>
          <w:lang w:val="en-US"/>
        </w:rPr>
        <w:fldChar w:fldCharType="begin" w:fldLock="1"/>
      </w:r>
      <w:r w:rsidRPr="006C3CF7">
        <w:rPr>
          <w:rFonts w:ascii="Times New Roman" w:hAnsi="Times New Roman" w:cs="Times New Roman"/>
          <w:lang w:val="en-US"/>
        </w:rPr>
        <w:instrText>ADDIN CSL_CITATION {"citationItems":[{"id":"ITEM-1","itemData":{"DOI":"10.17977/um027v3i12018p011","ISSN":"25486683","abstract":"… Menjadi sesuatu yang beda dan unggul dari sekolah lain merupakan bagian dari sebuah budaya organisasi yang telah sukses dijalankan. Budaya organisasi tersebut tercermin dari penghargaan yang telah diterima oleh sekolah tersebut sebagai sekolah adiwiyata mandiri …","author":[{"dropping-particle":"","family":"Permana","given":"Bayu Indra","non-dropping-particle":"","parse-names":false,"suffix":""},{"dropping-particle":"","family":"Ulfatin","given":"Nurul","non-dropping-particle":"","parse-names":false,"suffix":""}],"container-title":"Ilmu Pendidikan: Jurnal Kajian Teori dan Praktik Kependidikan","id":"ITEM-1","issue":"1","issued":{"date-parts":[["2018"]]},"page":"11-21","title":"Budaya Sekolah Berwawasan Lingkungan pada Sekolah Adiwiyata Mandiri","type":"article-journal","volume":"3"},"uris":["http://www.mendeley.com/documents/?uuid=fb452aca-9524-429e-9812-40729adcfadb"]}],"mendeley":{"formattedCitation":"(Permana &amp; Ulfatin, 2018)","plainTextFormattedCitation":"(Permana &amp; Ulfatin, 2018)","previouslyFormattedCitation":"(Permana &amp; Ulfatin, 2018)"},"properties":{"noteIndex":0},"schema":"https://github.com/citation-style-language/schema/raw/master/csl-citation.json"}</w:instrText>
      </w:r>
      <w:r w:rsidRPr="006C3CF7">
        <w:rPr>
          <w:rFonts w:ascii="Times New Roman" w:hAnsi="Times New Roman" w:cs="Times New Roman"/>
          <w:lang w:val="en-US"/>
        </w:rPr>
        <w:fldChar w:fldCharType="separate"/>
      </w:r>
      <w:r w:rsidRPr="006C3CF7">
        <w:rPr>
          <w:rFonts w:ascii="Times New Roman" w:hAnsi="Times New Roman" w:cs="Times New Roman"/>
          <w:noProof/>
          <w:lang w:val="en-US"/>
        </w:rPr>
        <w:t>(Permana &amp; Ulfatin, 2018)</w:t>
      </w:r>
      <w:r w:rsidRPr="006C3CF7">
        <w:rPr>
          <w:rFonts w:ascii="Times New Roman" w:hAnsi="Times New Roman" w:cs="Times New Roman"/>
          <w:lang w:val="en-US"/>
        </w:rPr>
        <w:fldChar w:fldCharType="end"/>
      </w:r>
      <w:r w:rsidRPr="006C3CF7">
        <w:rPr>
          <w:rFonts w:ascii="Times New Roman" w:hAnsi="Times New Roman" w:cs="Times New Roman"/>
          <w:lang w:val="en-US"/>
        </w:rPr>
        <w:t>.</w:t>
      </w:r>
    </w:p>
    <w:p w:rsidR="00721ABE" w:rsidRPr="006C3CF7" w:rsidRDefault="00721ABE" w:rsidP="00721ABE">
      <w:pPr>
        <w:widowControl w:val="0"/>
        <w:autoSpaceDE w:val="0"/>
        <w:autoSpaceDN w:val="0"/>
        <w:adjustRightInd w:val="0"/>
        <w:spacing w:after="0" w:line="240" w:lineRule="auto"/>
        <w:ind w:firstLine="480"/>
        <w:jc w:val="both"/>
        <w:rPr>
          <w:rFonts w:ascii="Times New Roman" w:hAnsi="Times New Roman" w:cs="Times New Roman"/>
        </w:rPr>
      </w:pPr>
      <w:r w:rsidRPr="006C3CF7">
        <w:rPr>
          <w:rFonts w:ascii="Times New Roman" w:hAnsi="Times New Roman" w:cs="Times New Roman"/>
        </w:rPr>
        <w:t xml:space="preserve">Hal ini menjadi tugas bagi semua insan manusia secara bersama bukan perorangan. Kesadaran dalam menjaga lingkungan dan pentingnya lingkungan harus dilakukan sejak dini pada setiap orang. Salah satu caranya melalui lembaga pendidikan, yakni dengan program </w:t>
      </w:r>
      <w:r w:rsidRPr="006C3CF7">
        <w:rPr>
          <w:rFonts w:ascii="Times New Roman" w:hAnsi="Times New Roman" w:cs="Times New Roman"/>
          <w:lang w:val="en-US"/>
        </w:rPr>
        <w:t>Adiwiyata. Program Adiwiyata dirancang pada tanggal 26 Februari 2006 dengan tujuan mendorong dan membentuk sekolah peduli dan berbudaya lingkungan yang mampu berpartisipasi dan berkelanjutan bagi kepentingan generasi sekarang maupun yang akan datang.</w:t>
      </w:r>
      <w:r w:rsidRPr="006C3CF7">
        <w:rPr>
          <w:rFonts w:ascii="Times New Roman" w:hAnsi="Times New Roman" w:cs="Times New Roman"/>
          <w:lang w:val="en-US"/>
        </w:rPr>
        <w:fldChar w:fldCharType="begin" w:fldLock="1"/>
      </w:r>
      <w:r w:rsidR="00C65245" w:rsidRPr="006C3CF7">
        <w:rPr>
          <w:rFonts w:ascii="Times New Roman" w:hAnsi="Times New Roman" w:cs="Times New Roman"/>
          <w:lang w:val="en-US"/>
        </w:rPr>
        <w:instrText>ADDIN CSL_CITATION {"citationItems":[{"id":"ITEM-1","itemData":{"abstract":"Latar belakang dalam penelitian ini adalah okurangnya kesadaran dan pemahaman tentang pentingnya menjaga lingkungan sekolah. Upaya pendidikan karakter siswa pada sikap peduli lingkungan selaras dengan program sekolah Adiwiyata yang dirancang oleh Pendidikan Lingkungan Hidup yang bertujuan untuk mendorong dan membentuk sekolah yang peduli dan berwawasan lingkungan. Adapun tujuan dalam penelitian ini karena ingin mengetahui sikap peduli lingkungan pada siswa dan untuk mengetahui pelaksanaan pendidikan karakter sikap peduli lingkungan di sekolah Adiwiyata. Penelitian ini menggunakan desain penelitian kualitatif deskriptif karena mendeskripsikan seluruh gejala atau keadaan yang ada pada saat penelitian dilakukan. Hasil penelitian menunjukkan bahwa penerapan program sekolah Adiwiyata terhadap karakter siswa sangat terkait.","author":[{"dropping-particle":"","family":"Zamzam","given":"Rohimi","non-dropping-particle":"","parse-names":false,"suffix":""},{"dropping-particle":"","family":"Arifiah","given":"Mita","non-dropping-particle":"","parse-names":false,"suffix":""}],"container-title":"PROSIDING Seminar Nasional Pendidikan Era Revolusi “Membangun Sinergitas dalam Penguatan Pendidikan Karakter pada Era IR 4.0”","id":"ITEM-1","issue":"1","issued":{"date-parts":[["2018"]]},"page":"241-252","title":"Penerapan Program Sekolah Adiwiyata Kepada","type":"article-journal"},"uris":["http://www.mendeley.com/documents/?uuid=771b013a-d8af-4234-b336-9db610b6dd3d"]}],"mendeley":{"formattedCitation":"(Zamzam &amp; Arifiah, 2018)","plainTextFormattedCitation":"(Zamzam &amp; Arifiah, 2018)","previouslyFormattedCitation":"(Zamzam &amp; Arifiah, 2018)"},"properties":{"noteIndex":0},"schema":"https://github.com/citation-style-language/schema/raw/master/csl-citation.json"}</w:instrText>
      </w:r>
      <w:r w:rsidRPr="006C3CF7">
        <w:rPr>
          <w:rFonts w:ascii="Times New Roman" w:hAnsi="Times New Roman" w:cs="Times New Roman"/>
          <w:lang w:val="en-US"/>
        </w:rPr>
        <w:fldChar w:fldCharType="separate"/>
      </w:r>
      <w:r w:rsidRPr="006C3CF7">
        <w:rPr>
          <w:rFonts w:ascii="Times New Roman" w:hAnsi="Times New Roman" w:cs="Times New Roman"/>
          <w:noProof/>
          <w:lang w:val="en-US"/>
        </w:rPr>
        <w:t>(Zamzam &amp; Arifiah, 2018)</w:t>
      </w:r>
      <w:r w:rsidRPr="006C3CF7">
        <w:rPr>
          <w:rFonts w:ascii="Times New Roman" w:hAnsi="Times New Roman" w:cs="Times New Roman"/>
          <w:lang w:val="en-US"/>
        </w:rPr>
        <w:fldChar w:fldCharType="end"/>
      </w:r>
      <w:r w:rsidRPr="006C3CF7">
        <w:rPr>
          <w:rFonts w:ascii="Times New Roman" w:hAnsi="Times New Roman" w:cs="Times New Roman"/>
          <w:lang w:val="en-US"/>
        </w:rPr>
        <w:t xml:space="preserve">. </w:t>
      </w:r>
      <w:r w:rsidRPr="006C3CF7">
        <w:rPr>
          <w:rFonts w:ascii="Times New Roman" w:hAnsi="Times New Roman" w:cs="Times New Roman"/>
        </w:rPr>
        <w:t>Melihat keadaan sekarang yang dimana kurangnya tingkat kepedulian manusia terhadap lingkungan, program adiwiyata menjadi program yang penting untuk membentuk generasi yang cinta lingkungan.</w:t>
      </w:r>
    </w:p>
    <w:p w:rsidR="00721ABE" w:rsidRPr="006C3CF7" w:rsidRDefault="00684BBD" w:rsidP="00721ABE">
      <w:pPr>
        <w:widowControl w:val="0"/>
        <w:autoSpaceDE w:val="0"/>
        <w:autoSpaceDN w:val="0"/>
        <w:adjustRightInd w:val="0"/>
        <w:spacing w:after="0" w:line="240" w:lineRule="auto"/>
        <w:ind w:firstLine="480"/>
        <w:jc w:val="both"/>
        <w:rPr>
          <w:rFonts w:ascii="Times New Roman" w:hAnsi="Times New Roman" w:cs="Times New Roman"/>
        </w:rPr>
      </w:pPr>
      <w:r w:rsidRPr="006C3CF7">
        <w:rPr>
          <w:rFonts w:ascii="Times New Roman" w:hAnsi="Times New Roman" w:cs="Times New Roman"/>
        </w:rPr>
        <w:t>Sekolah yang berwawasan lingkungan (adiwiyata) bukan hanya sekedar lingkungan yang hijau dan rindang, tetap</w:t>
      </w:r>
      <w:r w:rsidRPr="006C3CF7">
        <w:rPr>
          <w:rFonts w:ascii="Times New Roman" w:hAnsi="Times New Roman" w:cs="Times New Roman"/>
          <w:lang w:val="en-US"/>
        </w:rPr>
        <w:t>i</w:t>
      </w:r>
      <w:r w:rsidRPr="006C3CF7">
        <w:rPr>
          <w:rFonts w:ascii="Times New Roman" w:hAnsi="Times New Roman" w:cs="Times New Roman"/>
        </w:rPr>
        <w:t xml:space="preserve"> sekolah yang memiliki program aktivitas yang mengarah terhadap kesadaran dan kebijaksanaan terhadap lingkungan hidup.  Sekolah adiwiyata memiliki ciri-ciri yaitu sekolah yang nyaman dan berbudaya lingkungan, kurikulum yang berbasis lingkungan, mengurangi pemakaian listrik, air, dan alat tulis kantor, serta menjaga kebersihan lingkungan dan pengelolaan lingkungan hidup.</w:t>
      </w:r>
    </w:p>
    <w:p w:rsidR="00684BBD" w:rsidRPr="006C3CF7" w:rsidRDefault="00684BBD" w:rsidP="00684BBD">
      <w:pPr>
        <w:widowControl w:val="0"/>
        <w:autoSpaceDE w:val="0"/>
        <w:autoSpaceDN w:val="0"/>
        <w:adjustRightInd w:val="0"/>
        <w:spacing w:after="0" w:line="240" w:lineRule="auto"/>
        <w:ind w:firstLine="480"/>
        <w:jc w:val="both"/>
        <w:rPr>
          <w:rFonts w:ascii="Times New Roman" w:hAnsi="Times New Roman" w:cs="Times New Roman"/>
          <w:lang w:val="en-US"/>
        </w:rPr>
      </w:pPr>
      <w:r w:rsidRPr="006C3CF7">
        <w:rPr>
          <w:rFonts w:ascii="Times New Roman" w:hAnsi="Times New Roman" w:cs="Times New Roman"/>
        </w:rPr>
        <w:t>Kesenjangan antara ide dan praktik sering terjadi</w:t>
      </w:r>
      <w:r w:rsidRPr="006C3CF7">
        <w:rPr>
          <w:rFonts w:ascii="Times New Roman" w:hAnsi="Times New Roman" w:cs="Times New Roman"/>
          <w:lang w:val="en-US"/>
        </w:rPr>
        <w:t>,</w:t>
      </w:r>
      <w:r w:rsidRPr="006C3CF7">
        <w:rPr>
          <w:rFonts w:ascii="Times New Roman" w:hAnsi="Times New Roman" w:cs="Times New Roman"/>
        </w:rPr>
        <w:t xml:space="preserve"> dimana sebenarnya program ini memberikan informasi tentang membudayakan lingkungan serta dijalankan oleh seluruh warga sekolah serta ide-ide yang tercetus dalam pelaksanaan program adiwiyata ini bisa berkelanjutan yang akan menciptakan suasana lingkungan sekolah yang nyaman dan kondusif bagi warga sekolah. Banyak sekali ide yang bisa dilaksanakan seperti mengajak penjual dikantin untuk tidak menggunakan kemasan plastik, membersihkan sampah dilingkungan sekolah, dan lain sebagainya.</w:t>
      </w:r>
    </w:p>
    <w:p w:rsidR="00684BBD" w:rsidRPr="006C3CF7" w:rsidRDefault="00684BBD" w:rsidP="00684BBD">
      <w:pPr>
        <w:widowControl w:val="0"/>
        <w:autoSpaceDE w:val="0"/>
        <w:autoSpaceDN w:val="0"/>
        <w:adjustRightInd w:val="0"/>
        <w:spacing w:after="0" w:line="240" w:lineRule="auto"/>
        <w:ind w:firstLine="480"/>
        <w:jc w:val="both"/>
        <w:rPr>
          <w:rFonts w:ascii="Times New Roman" w:hAnsi="Times New Roman" w:cs="Times New Roman"/>
          <w:lang w:val="en-US"/>
        </w:rPr>
      </w:pPr>
      <w:r w:rsidRPr="006C3CF7">
        <w:rPr>
          <w:rFonts w:ascii="Times New Roman" w:hAnsi="Times New Roman" w:cs="Times New Roman"/>
        </w:rPr>
        <w:t>Peran guru dalam program in</w:t>
      </w:r>
      <w:r w:rsidR="003C3DC9" w:rsidRPr="006C3CF7">
        <w:rPr>
          <w:rFonts w:ascii="Times New Roman" w:hAnsi="Times New Roman" w:cs="Times New Roman"/>
        </w:rPr>
        <w:t>i yaitu memasukkan Adiwiyata ke</w:t>
      </w:r>
      <w:r w:rsidRPr="006C3CF7">
        <w:rPr>
          <w:rFonts w:ascii="Times New Roman" w:hAnsi="Times New Roman" w:cs="Times New Roman"/>
        </w:rPr>
        <w:t>dalam rancangan</w:t>
      </w:r>
      <w:r w:rsidR="003C3DC9" w:rsidRPr="006C3CF7">
        <w:rPr>
          <w:rFonts w:ascii="Times New Roman" w:hAnsi="Times New Roman" w:cs="Times New Roman"/>
          <w:lang w:val="en-US"/>
        </w:rPr>
        <w:t xml:space="preserve"> pelaksanaan</w:t>
      </w:r>
      <w:r w:rsidRPr="006C3CF7">
        <w:rPr>
          <w:rFonts w:ascii="Times New Roman" w:hAnsi="Times New Roman" w:cs="Times New Roman"/>
        </w:rPr>
        <w:t xml:space="preserve"> pembelajaran sehingga sambil mengajar</w:t>
      </w:r>
      <w:r w:rsidR="003C3DC9" w:rsidRPr="006C3CF7">
        <w:rPr>
          <w:rFonts w:ascii="Times New Roman" w:hAnsi="Times New Roman" w:cs="Times New Roman"/>
        </w:rPr>
        <w:t xml:space="preserve"> sambil menyisipkan Adiwiyata  berdasarkan materi yang berkaitan dengan adiwiyata serta peran guru juga sangat penting selain menjadi seorang guru juga menjadi model atau contoh yang baik bagi siswa untuk mengajak siswa cinta lingkungan sehingga pandangan siswa terhadap guru </w:t>
      </w:r>
      <w:r w:rsidR="003C3DC9" w:rsidRPr="006C3CF7">
        <w:rPr>
          <w:rFonts w:ascii="Times New Roman" w:hAnsi="Times New Roman" w:cs="Times New Roman"/>
        </w:rPr>
        <w:lastRenderedPageBreak/>
        <w:t>ialah sebagai orang yang mengajak bukan hanya menyuruh saja</w:t>
      </w:r>
      <w:r w:rsidRPr="006C3CF7">
        <w:rPr>
          <w:rFonts w:ascii="Times New Roman" w:hAnsi="Times New Roman" w:cs="Times New Roman"/>
        </w:rPr>
        <w:t>. Maka dari itu peneliti ingin melakukan penelitian yang menggambarkan realita pelaksanaan program adiwiyata di tingkat institusional. Tujuan dari penelitian ini yaitu untuk mendiskripsikan pelaksanaan program adiw</w:t>
      </w:r>
      <w:r w:rsidR="003C3DC9" w:rsidRPr="006C3CF7">
        <w:rPr>
          <w:rFonts w:ascii="Times New Roman" w:hAnsi="Times New Roman" w:cs="Times New Roman"/>
        </w:rPr>
        <w:t xml:space="preserve">iyata di SD Negeri 193 </w:t>
      </w:r>
      <w:r w:rsidRPr="006C3CF7">
        <w:rPr>
          <w:rFonts w:ascii="Times New Roman" w:hAnsi="Times New Roman" w:cs="Times New Roman"/>
          <w:sz w:val="24"/>
          <w:szCs w:val="24"/>
        </w:rPr>
        <w:t>Pekanbaru</w:t>
      </w:r>
      <w:r w:rsidRPr="006C3CF7">
        <w:rPr>
          <w:rFonts w:ascii="Times New Roman" w:hAnsi="Times New Roman" w:cs="Times New Roman"/>
          <w:lang w:val="en-US"/>
        </w:rPr>
        <w:t>.</w:t>
      </w:r>
    </w:p>
    <w:p w:rsidR="00684BBD" w:rsidRPr="006C3CF7" w:rsidRDefault="00684BBD" w:rsidP="00684BBD">
      <w:pPr>
        <w:widowControl w:val="0"/>
        <w:autoSpaceDE w:val="0"/>
        <w:autoSpaceDN w:val="0"/>
        <w:adjustRightInd w:val="0"/>
        <w:spacing w:after="0" w:line="240" w:lineRule="auto"/>
        <w:ind w:firstLine="480"/>
        <w:jc w:val="both"/>
        <w:rPr>
          <w:rFonts w:ascii="Times New Roman" w:hAnsi="Times New Roman" w:cs="Times New Roman"/>
          <w:lang w:val="en-US"/>
        </w:rPr>
      </w:pPr>
    </w:p>
    <w:p w:rsidR="00684BBD" w:rsidRPr="006C3CF7" w:rsidRDefault="00684BBD" w:rsidP="00684BBD">
      <w:pPr>
        <w:widowControl w:val="0"/>
        <w:autoSpaceDE w:val="0"/>
        <w:autoSpaceDN w:val="0"/>
        <w:adjustRightInd w:val="0"/>
        <w:spacing w:after="0" w:line="240" w:lineRule="auto"/>
        <w:jc w:val="both"/>
        <w:rPr>
          <w:rFonts w:ascii="Times New Roman" w:hAnsi="Times New Roman" w:cs="Times New Roman"/>
          <w:b/>
          <w:lang w:val="en-US"/>
        </w:rPr>
      </w:pPr>
      <w:r w:rsidRPr="006C3CF7">
        <w:rPr>
          <w:rFonts w:ascii="Times New Roman" w:hAnsi="Times New Roman" w:cs="Times New Roman"/>
          <w:b/>
          <w:lang w:val="en-US"/>
        </w:rPr>
        <w:t>METODE</w:t>
      </w:r>
    </w:p>
    <w:p w:rsidR="00684BBD" w:rsidRPr="006C3CF7" w:rsidRDefault="00684BBD" w:rsidP="00684BBD">
      <w:pPr>
        <w:widowControl w:val="0"/>
        <w:autoSpaceDE w:val="0"/>
        <w:autoSpaceDN w:val="0"/>
        <w:adjustRightInd w:val="0"/>
        <w:spacing w:after="0" w:line="240" w:lineRule="auto"/>
        <w:ind w:firstLine="567"/>
        <w:jc w:val="both"/>
        <w:rPr>
          <w:rFonts w:ascii="Times New Roman" w:hAnsi="Times New Roman" w:cs="Times New Roman"/>
          <w:lang w:val="en-US"/>
        </w:rPr>
      </w:pPr>
      <w:r w:rsidRPr="006C3CF7">
        <w:rPr>
          <w:rFonts w:ascii="Times New Roman" w:hAnsi="Times New Roman" w:cs="Times New Roman"/>
          <w:lang w:val="en-US"/>
        </w:rPr>
        <w:t>Metode yang digunakan pada penelitian ini adalah deskriptif dengan pendekatan kualitatif. Sukmadinata menjelaskan penelitian deskriptif dalam bidang pendidikan dan kurikulum pengajaran merupakan hal yang cukup penting, mendeskripsikan fenomena-fenomena kegiatan pendidikan, pembelajaran, implementasi kurikulum pada berbagai jenis, jenjang dan satuan pendidikan</w:t>
      </w:r>
      <w:r w:rsidR="00C65245" w:rsidRPr="006C3CF7">
        <w:rPr>
          <w:rFonts w:ascii="Times New Roman" w:hAnsi="Times New Roman" w:cs="Times New Roman"/>
          <w:lang w:val="en-US"/>
        </w:rPr>
        <w:t xml:space="preserve"> </w:t>
      </w:r>
      <w:r w:rsidR="00C65245" w:rsidRPr="006C3CF7">
        <w:rPr>
          <w:rFonts w:ascii="Times New Roman" w:hAnsi="Times New Roman" w:cs="Times New Roman"/>
          <w:lang w:val="en-US"/>
        </w:rPr>
        <w:fldChar w:fldCharType="begin" w:fldLock="1"/>
      </w:r>
      <w:r w:rsidR="008606B0" w:rsidRPr="006C3CF7">
        <w:rPr>
          <w:rFonts w:ascii="Times New Roman" w:hAnsi="Times New Roman" w:cs="Times New Roman"/>
          <w:lang w:val="en-US"/>
        </w:rPr>
        <w:instrText>ADDIN CSL_CITATION {"citationItems":[{"id":"ITEM-1","itemData":{"author":[{"dropping-particle":"","family":"Sukmadinata","given":"S.N","non-dropping-particle":"","parse-names":false,"suffix":""}],"id":"ITEM-1","issued":{"date-parts":[["2005"]]},"publisher":"PT. remaja rosdakarya","publisher-place":"Bandung","title":"Metode Penelitian","type":"book"},"uris":["http://www.mendeley.com/documents/?uuid=abd48c14-83e0-4a9c-b87e-8155bc3ccaa0"]}],"mendeley":{"formattedCitation":"(Sukmadinata, 2005)","plainTextFormattedCitation":"(Sukmadinata, 2005)","previouslyFormattedCitation":"(Sukmadinata, 2005)"},"properties":{"noteIndex":0},"schema":"https://github.com/citation-style-language/schema/raw/master/csl-citation.json"}</w:instrText>
      </w:r>
      <w:r w:rsidR="00C65245" w:rsidRPr="006C3CF7">
        <w:rPr>
          <w:rFonts w:ascii="Times New Roman" w:hAnsi="Times New Roman" w:cs="Times New Roman"/>
          <w:lang w:val="en-US"/>
        </w:rPr>
        <w:fldChar w:fldCharType="separate"/>
      </w:r>
      <w:r w:rsidR="00C65245" w:rsidRPr="006C3CF7">
        <w:rPr>
          <w:rFonts w:ascii="Times New Roman" w:hAnsi="Times New Roman" w:cs="Times New Roman"/>
          <w:noProof/>
          <w:lang w:val="en-US"/>
        </w:rPr>
        <w:t>(Sukmadinata, 2005)</w:t>
      </w:r>
      <w:r w:rsidR="00C65245" w:rsidRPr="006C3CF7">
        <w:rPr>
          <w:rFonts w:ascii="Times New Roman" w:hAnsi="Times New Roman" w:cs="Times New Roman"/>
          <w:lang w:val="en-US"/>
        </w:rPr>
        <w:fldChar w:fldCharType="end"/>
      </w:r>
      <w:r w:rsidR="00C65245" w:rsidRPr="006C3CF7">
        <w:rPr>
          <w:rFonts w:ascii="Times New Roman" w:hAnsi="Times New Roman" w:cs="Times New Roman"/>
          <w:lang w:val="en-US"/>
        </w:rPr>
        <w:t xml:space="preserve">. Dalam penelitian </w:t>
      </w:r>
      <w:proofErr w:type="gramStart"/>
      <w:r w:rsidR="00C65245" w:rsidRPr="006C3CF7">
        <w:rPr>
          <w:rFonts w:ascii="Times New Roman" w:hAnsi="Times New Roman" w:cs="Times New Roman"/>
          <w:lang w:val="en-US"/>
        </w:rPr>
        <w:t>ini  akan</w:t>
      </w:r>
      <w:proofErr w:type="gramEnd"/>
      <w:r w:rsidR="00C65245" w:rsidRPr="006C3CF7">
        <w:rPr>
          <w:rFonts w:ascii="Times New Roman" w:hAnsi="Times New Roman" w:cs="Times New Roman"/>
          <w:lang w:val="en-US"/>
        </w:rPr>
        <w:t xml:space="preserve"> mendeskripsikan  bagaimana perencanaan, pelaksanaan dan evaluasi program adiwiyata di SD Negeri 193 Pekanbaru. Tujuan penelitian kualitatif ialah </w:t>
      </w:r>
      <w:r w:rsidR="008606B0" w:rsidRPr="006C3CF7">
        <w:rPr>
          <w:rFonts w:ascii="Times New Roman" w:hAnsi="Times New Roman" w:cs="Times New Roman"/>
        </w:rPr>
        <w:t>untuk memahami kondisi suatu konteks dengan mengarahkan pada pendeskripsian secara rinci dan mendalam mengenai potret kondisi dalam suatu konteks yang alami (natural setting), tentang apa yang sebenarnya terjadi menurut apa adanya di lapangan</w:t>
      </w:r>
      <w:r w:rsidR="008606B0" w:rsidRPr="006C3CF7">
        <w:rPr>
          <w:rFonts w:ascii="Times New Roman" w:hAnsi="Times New Roman" w:cs="Times New Roman"/>
          <w:lang w:val="en-US"/>
        </w:rPr>
        <w:t xml:space="preserve"> </w:t>
      </w:r>
      <w:r w:rsidR="008606B0" w:rsidRPr="006C3CF7">
        <w:rPr>
          <w:rFonts w:ascii="Times New Roman" w:hAnsi="Times New Roman" w:cs="Times New Roman"/>
          <w:lang w:val="en-US"/>
        </w:rPr>
        <w:fldChar w:fldCharType="begin" w:fldLock="1"/>
      </w:r>
      <w:r w:rsidR="008D2E25" w:rsidRPr="006C3CF7">
        <w:rPr>
          <w:rFonts w:ascii="Times New Roman" w:hAnsi="Times New Roman" w:cs="Times New Roman"/>
          <w:lang w:val="en-US"/>
        </w:rPr>
        <w:instrText>ADDIN CSL_CITATION {"citationItems":[{"id":"ITEM-1","itemData":{"author":[{"dropping-particle":"","family":"Nugrahani","given":"Farida","non-dropping-particle":"","parse-names":false,"suffix":""}],"id":"ITEM-1","issued":{"date-parts":[["2014"]]},"number-of-pages":"319","publisher":"Cakra Books","publisher-place":"Surakarta","title":"METODE PENELITIAN KUALITATIF dalam Penelitian Pendidikan Bahasa","type":"book"},"uris":["http://www.mendeley.com/documents/?uuid=bb233cec-8371-499d-8a7f-e8439a546cd3"]}],"mendeley":{"formattedCitation":"(Nugrahani, 2014)","plainTextFormattedCitation":"(Nugrahani, 2014)","previouslyFormattedCitation":"(Nugrahani, 2014)"},"properties":{"noteIndex":0},"schema":"https://github.com/citation-style-language/schema/raw/master/csl-citation.json"}</w:instrText>
      </w:r>
      <w:r w:rsidR="008606B0" w:rsidRPr="006C3CF7">
        <w:rPr>
          <w:rFonts w:ascii="Times New Roman" w:hAnsi="Times New Roman" w:cs="Times New Roman"/>
          <w:lang w:val="en-US"/>
        </w:rPr>
        <w:fldChar w:fldCharType="separate"/>
      </w:r>
      <w:r w:rsidR="008606B0" w:rsidRPr="006C3CF7">
        <w:rPr>
          <w:rFonts w:ascii="Times New Roman" w:hAnsi="Times New Roman" w:cs="Times New Roman"/>
          <w:noProof/>
          <w:lang w:val="en-US"/>
        </w:rPr>
        <w:t>(Nugrahani, 2014)</w:t>
      </w:r>
      <w:r w:rsidR="008606B0" w:rsidRPr="006C3CF7">
        <w:rPr>
          <w:rFonts w:ascii="Times New Roman" w:hAnsi="Times New Roman" w:cs="Times New Roman"/>
          <w:lang w:val="en-US"/>
        </w:rPr>
        <w:fldChar w:fldCharType="end"/>
      </w:r>
      <w:r w:rsidR="008606B0" w:rsidRPr="006C3CF7">
        <w:rPr>
          <w:rFonts w:ascii="Times New Roman" w:hAnsi="Times New Roman" w:cs="Times New Roman"/>
          <w:lang w:val="en-US"/>
        </w:rPr>
        <w:t>.</w:t>
      </w:r>
    </w:p>
    <w:p w:rsidR="008606B0" w:rsidRPr="006C3CF7" w:rsidRDefault="008606B0" w:rsidP="008606B0">
      <w:pPr>
        <w:spacing w:before="120" w:after="120"/>
        <w:ind w:firstLine="567"/>
        <w:jc w:val="both"/>
        <w:rPr>
          <w:rFonts w:ascii="Times New Roman" w:hAnsi="Times New Roman" w:cs="Times New Roman"/>
          <w:lang w:val="en-US"/>
        </w:rPr>
      </w:pPr>
      <w:r w:rsidRPr="006C3CF7">
        <w:rPr>
          <w:rFonts w:ascii="Times New Roman" w:hAnsi="Times New Roman" w:cs="Times New Roman"/>
        </w:rPr>
        <w:t xml:space="preserve">Lokasi penelitian ini dilakukan di SD Negeri 193 Kota Pekanbaru yang beralamat di Jalan </w:t>
      </w:r>
      <w:r w:rsidRPr="006C3CF7">
        <w:rPr>
          <w:rFonts w:ascii="Times New Roman" w:hAnsi="Times New Roman" w:cs="Times New Roman"/>
          <w:lang w:val="en-US"/>
        </w:rPr>
        <w:t>Kartama</w:t>
      </w:r>
      <w:r w:rsidRPr="006C3CF7">
        <w:rPr>
          <w:rFonts w:ascii="Times New Roman" w:hAnsi="Times New Roman" w:cs="Times New Roman"/>
        </w:rPr>
        <w:t xml:space="preserve">, </w:t>
      </w:r>
      <w:r w:rsidRPr="006C3CF7">
        <w:rPr>
          <w:rFonts w:ascii="Times New Roman" w:hAnsi="Times New Roman" w:cs="Times New Roman"/>
          <w:lang w:val="en-US"/>
        </w:rPr>
        <w:t>Maharatu, Marpoyan Damai,</w:t>
      </w:r>
      <w:r w:rsidRPr="006C3CF7">
        <w:rPr>
          <w:rFonts w:ascii="Times New Roman" w:hAnsi="Times New Roman" w:cs="Times New Roman"/>
        </w:rPr>
        <w:t xml:space="preserve"> Pekanbaru Provinsi Riau. Pemilihan sekolah ini didasarkan bahwa sekolah ini merupakan salah satu sekolah </w:t>
      </w:r>
      <w:r w:rsidRPr="006C3CF7">
        <w:rPr>
          <w:rFonts w:ascii="Times New Roman" w:hAnsi="Times New Roman" w:cs="Times New Roman"/>
          <w:lang w:val="en-US"/>
        </w:rPr>
        <w:t xml:space="preserve">yang masih baru dibuka dan salah satu sekolah </w:t>
      </w:r>
      <w:r w:rsidRPr="006C3CF7">
        <w:rPr>
          <w:rFonts w:ascii="Times New Roman" w:hAnsi="Times New Roman" w:cs="Times New Roman"/>
        </w:rPr>
        <w:t xml:space="preserve">Adiwiyata tingkat </w:t>
      </w:r>
      <w:r w:rsidRPr="006C3CF7">
        <w:rPr>
          <w:rFonts w:ascii="Times New Roman" w:hAnsi="Times New Roman" w:cs="Times New Roman"/>
          <w:lang w:val="en-US"/>
        </w:rPr>
        <w:t xml:space="preserve">kota Pekanbaru </w:t>
      </w:r>
      <w:r w:rsidRPr="006C3CF7">
        <w:rPr>
          <w:rFonts w:ascii="Times New Roman" w:hAnsi="Times New Roman" w:cs="Times New Roman"/>
        </w:rPr>
        <w:t xml:space="preserve">yang telah dan sedang melaksanakan program Adiwiyata. </w:t>
      </w:r>
      <w:r w:rsidRPr="006C3CF7">
        <w:rPr>
          <w:rFonts w:ascii="Times New Roman" w:hAnsi="Times New Roman" w:cs="Times New Roman"/>
          <w:lang w:val="en-US"/>
        </w:rPr>
        <w:t xml:space="preserve"> </w:t>
      </w:r>
    </w:p>
    <w:p w:rsidR="008D2E25" w:rsidRPr="006C3CF7" w:rsidRDefault="00835CB9" w:rsidP="008D2E25">
      <w:pPr>
        <w:spacing w:before="120" w:after="120"/>
        <w:ind w:firstLine="567"/>
        <w:jc w:val="both"/>
        <w:rPr>
          <w:rFonts w:ascii="Times New Roman" w:hAnsi="Times New Roman" w:cs="Times New Roman"/>
          <w:lang w:val="en-US"/>
        </w:rPr>
      </w:pPr>
      <w:r w:rsidRPr="006C3CF7">
        <w:rPr>
          <w:rFonts w:ascii="Times New Roman" w:hAnsi="Times New Roman" w:cs="Times New Roman"/>
          <w:lang w:val="en-US"/>
        </w:rPr>
        <w:t xml:space="preserve">Sumber data berasal dari subjek penelitian, </w:t>
      </w:r>
      <w:r w:rsidRPr="006C3CF7">
        <w:rPr>
          <w:rFonts w:ascii="Times New Roman" w:hAnsi="Times New Roman" w:cs="Times New Roman"/>
          <w:shd w:val="clear" w:color="auto" w:fill="FFFFFF"/>
        </w:rPr>
        <w:t>dalam penelitian ini subjek penelitiannya adalah</w:t>
      </w:r>
      <w:r w:rsidR="00786E66">
        <w:rPr>
          <w:rFonts w:ascii="Times New Roman" w:hAnsi="Times New Roman" w:cs="Times New Roman"/>
          <w:shd w:val="clear" w:color="auto" w:fill="FFFFFF"/>
          <w:lang w:val="en-US"/>
        </w:rPr>
        <w:t xml:space="preserve"> seorang guru sebagai ketua pelaksanaan adiwiyata </w:t>
      </w:r>
      <w:r w:rsidR="008D2E25" w:rsidRPr="006C3CF7">
        <w:rPr>
          <w:rFonts w:ascii="Times New Roman" w:hAnsi="Times New Roman" w:cs="Times New Roman"/>
          <w:shd w:val="clear" w:color="auto" w:fill="FFFFFF"/>
          <w:lang w:val="en-US"/>
        </w:rPr>
        <w:t xml:space="preserve"> dan kepala sekolah</w:t>
      </w:r>
      <w:r w:rsidRPr="006C3CF7">
        <w:rPr>
          <w:rFonts w:ascii="Times New Roman" w:hAnsi="Times New Roman" w:cs="Times New Roman"/>
          <w:shd w:val="clear" w:color="auto" w:fill="FFFFFF"/>
          <w:lang w:val="en-US"/>
        </w:rPr>
        <w:t xml:space="preserve">, karena di SD Negeri 193 Pekanbaru </w:t>
      </w:r>
      <w:r w:rsidR="008D2E25" w:rsidRPr="006C3CF7">
        <w:rPr>
          <w:rFonts w:ascii="Times New Roman" w:hAnsi="Times New Roman" w:cs="Times New Roman"/>
          <w:shd w:val="clear" w:color="auto" w:fill="FFFFFF"/>
          <w:lang w:val="en-US"/>
        </w:rPr>
        <w:t xml:space="preserve">terbagi beberapa bagian koordinasi untuk menjalankan program-program yang dijalankan di SD Negeri 193 Pekanbaru.  </w:t>
      </w:r>
      <w:r w:rsidR="008D2E25" w:rsidRPr="006C3CF7">
        <w:rPr>
          <w:rFonts w:ascii="Times New Roman" w:hAnsi="Times New Roman" w:cs="Times New Roman"/>
        </w:rPr>
        <w:t>Proses penelitian meliputi; (1) survey lokasi penelitian. (2) penentuan topik masalah penelitian; (3) penyusunan instrumen; (4) pengambilan data dilapangan dilakukan selama 2 minggu berturut</w:t>
      </w:r>
      <w:r w:rsidR="008D2E25" w:rsidRPr="006C3CF7">
        <w:rPr>
          <w:rFonts w:ascii="Times New Roman" w:hAnsi="Times New Roman" w:cs="Times New Roman"/>
          <w:lang w:val="en-US"/>
        </w:rPr>
        <w:t>-</w:t>
      </w:r>
      <w:r w:rsidR="008D2E25" w:rsidRPr="006C3CF7">
        <w:rPr>
          <w:rFonts w:ascii="Times New Roman" w:hAnsi="Times New Roman" w:cs="Times New Roman"/>
        </w:rPr>
        <w:t>turut; (4) analisis data (coding); (5) membuat pembahasan dan kesimpulan</w:t>
      </w:r>
      <w:r w:rsidR="008D2E25" w:rsidRPr="006C3CF7">
        <w:rPr>
          <w:rFonts w:ascii="Times New Roman" w:hAnsi="Times New Roman" w:cs="Times New Roman"/>
          <w:lang w:val="en-US"/>
        </w:rPr>
        <w:t xml:space="preserve">. </w:t>
      </w:r>
      <w:r w:rsidR="008D2E25" w:rsidRPr="006C3CF7">
        <w:rPr>
          <w:rFonts w:ascii="Times New Roman" w:hAnsi="Times New Roman" w:cs="Times New Roman"/>
        </w:rPr>
        <w:t>Teknik pengumpulan data dalam penelitian ini adalah; 1) wawancara; 2) observasi; dan 3) dokumentasi. Instrumen dalam penelitian kualitatif adalah peneliti itu sendiri</w:t>
      </w:r>
      <w:r w:rsidR="008D2E25" w:rsidRPr="006C3CF7">
        <w:rPr>
          <w:rFonts w:ascii="Times New Roman" w:hAnsi="Times New Roman" w:cs="Times New Roman"/>
          <w:lang w:val="en-US"/>
        </w:rPr>
        <w:t xml:space="preserve"> </w:t>
      </w:r>
      <w:r w:rsidR="008D2E25" w:rsidRPr="006C3CF7">
        <w:rPr>
          <w:rFonts w:ascii="Times New Roman" w:hAnsi="Times New Roman" w:cs="Times New Roman"/>
          <w:lang w:val="en-US"/>
        </w:rPr>
        <w:fldChar w:fldCharType="begin" w:fldLock="1"/>
      </w:r>
      <w:r w:rsidR="008D2E25" w:rsidRPr="006C3CF7">
        <w:rPr>
          <w:rFonts w:ascii="Times New Roman" w:hAnsi="Times New Roman" w:cs="Times New Roman"/>
          <w:lang w:val="en-US"/>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4a8d6fda-1d00-4be3-9a60-657fbfdfe52a"]}],"mendeley":{"formattedCitation":"(Sugiyono, 2014)","plainTextFormattedCitation":"(Sugiyono, 2014)","previouslyFormattedCitation":"(Sugiyono, 2014)"},"properties":{"noteIndex":0},"schema":"https://github.com/citation-style-language/schema/raw/master/csl-citation.json"}</w:instrText>
      </w:r>
      <w:r w:rsidR="008D2E25" w:rsidRPr="006C3CF7">
        <w:rPr>
          <w:rFonts w:ascii="Times New Roman" w:hAnsi="Times New Roman" w:cs="Times New Roman"/>
          <w:lang w:val="en-US"/>
        </w:rPr>
        <w:fldChar w:fldCharType="separate"/>
      </w:r>
      <w:r w:rsidR="008D2E25" w:rsidRPr="006C3CF7">
        <w:rPr>
          <w:rFonts w:ascii="Times New Roman" w:hAnsi="Times New Roman" w:cs="Times New Roman"/>
          <w:noProof/>
          <w:lang w:val="en-US"/>
        </w:rPr>
        <w:t>(Sugiyono, 2014)</w:t>
      </w:r>
      <w:r w:rsidR="008D2E25" w:rsidRPr="006C3CF7">
        <w:rPr>
          <w:rFonts w:ascii="Times New Roman" w:hAnsi="Times New Roman" w:cs="Times New Roman"/>
          <w:lang w:val="en-US"/>
        </w:rPr>
        <w:fldChar w:fldCharType="end"/>
      </w:r>
      <w:r w:rsidR="008D2E25" w:rsidRPr="006C3CF7">
        <w:rPr>
          <w:rFonts w:ascii="Times New Roman" w:hAnsi="Times New Roman" w:cs="Times New Roman"/>
        </w:rPr>
        <w:t xml:space="preserve"> Dalam menganalisis data hasil penelitian ini peneliti menggunakan model Miles dan Huberman. Analisis data dalam penelitian ini berlangsug secara terus menerus. Analisis data hasil penelitian menggunakan model Miles dan Huberman yaitu, reduksi data (</w:t>
      </w:r>
      <w:r w:rsidR="008D2E25" w:rsidRPr="006C3CF7">
        <w:rPr>
          <w:rFonts w:ascii="Times New Roman" w:hAnsi="Times New Roman" w:cs="Times New Roman"/>
          <w:i/>
        </w:rPr>
        <w:t>data reduction</w:t>
      </w:r>
      <w:r w:rsidR="008D2E25" w:rsidRPr="006C3CF7">
        <w:rPr>
          <w:rFonts w:ascii="Times New Roman" w:hAnsi="Times New Roman" w:cs="Times New Roman"/>
        </w:rPr>
        <w:t>), penyajian data (</w:t>
      </w:r>
      <w:r w:rsidR="008D2E25" w:rsidRPr="006C3CF7">
        <w:rPr>
          <w:rFonts w:ascii="Times New Roman" w:hAnsi="Times New Roman" w:cs="Times New Roman"/>
          <w:i/>
        </w:rPr>
        <w:t>data display</w:t>
      </w:r>
      <w:r w:rsidR="008D2E25" w:rsidRPr="006C3CF7">
        <w:rPr>
          <w:rFonts w:ascii="Times New Roman" w:hAnsi="Times New Roman" w:cs="Times New Roman"/>
        </w:rPr>
        <w:t>), penarikan kesimpulan (</w:t>
      </w:r>
      <w:r w:rsidR="008D2E25" w:rsidRPr="006C3CF7">
        <w:rPr>
          <w:rFonts w:ascii="Times New Roman" w:hAnsi="Times New Roman" w:cs="Times New Roman"/>
          <w:i/>
        </w:rPr>
        <w:t>conclusion drawing</w:t>
      </w:r>
      <w:r w:rsidR="008D2E25" w:rsidRPr="006C3CF7">
        <w:rPr>
          <w:rFonts w:ascii="Times New Roman" w:hAnsi="Times New Roman" w:cs="Times New Roman"/>
        </w:rPr>
        <w:t xml:space="preserve">) </w:t>
      </w:r>
      <w:r w:rsidR="008D2E25" w:rsidRPr="006C3CF7">
        <w:rPr>
          <w:rFonts w:ascii="Times New Roman" w:hAnsi="Times New Roman" w:cs="Times New Roman"/>
        </w:rPr>
        <w:fldChar w:fldCharType="begin" w:fldLock="1"/>
      </w:r>
      <w:r w:rsidR="00E938D2" w:rsidRPr="006C3CF7">
        <w:rPr>
          <w:rFonts w:ascii="Times New Roman" w:hAnsi="Times New Roman" w:cs="Times New Roman"/>
        </w:rPr>
        <w:instrText>ADDIN CSL_CITATION {"citationItems":[{"id":"ITEM-1","itemData":{"abstract":"It is no secret to anyone that the current popularity of social media has been very rapid. Appears types of online social media with very diverse, ranging from Facebook, Twitter, Instagram, Foursquare, Path and others. The types of social media each having a different content and unique.This study entitled \"Government Communications Activities Ridwan Kamil in Social Media\". The issues raised in this research is how Ridwan Kamil utilize social media Facebook, Twitter and Instagram as a medium of communication to the public administration Bandung. Other research methods were used in this study is a qualitative research method with case study approach. Data collection techniques used were interviews, observation, and literature. The theory used is the theory of humanistic leadership / populistic and New Media Marshall McLuhan's theory. The purpose of this study was to determine how the process of government communications Ridwan Kamil, the main reason or reasons to use social media and how its role in everyday activities Ridwan Kamil as mayor of Bandung.Based on the results of interviews conducted by the researchers, the conclusion that government communications are executed Ridwan Kamil along the ranks of Bandung City Government is to shorten and simplify the flow of government bureaucracy that has been generally slow and cumbersome so that the flow of communication runs without any further insulation and barrier sometimes make it difficult for the public to be heard by government leaders and the aspirations and needs. The results of this study were analyzed by using the theory that has been used as a reference by researchers.","author":[{"dropping-particle":"","family":"Gunawan","given":"Iman","non-dropping-particle":"","parse-names":false,"suffix":""}],"container-title":"Pendidikan","id":"ITEM-1","issued":{"date-parts":[["2013"]]},"page":"143","title":"KUALITATIF Imam Gunawan","type":"article-journal"},"uris":["http://www.mendeley.com/documents/?uuid=43b5db3d-dc25-485b-8d15-1275d86287ef"]}],"mendeley":{"formattedCitation":"(Gunawan, 2013)","plainTextFormattedCitation":"(Gunawan, 2013)","previouslyFormattedCitation":"(Gunawan, 2013)"},"properties":{"noteIndex":0},"schema":"https://github.com/citation-style-language/schema/raw/master/csl-citation.json"}</w:instrText>
      </w:r>
      <w:r w:rsidR="008D2E25" w:rsidRPr="006C3CF7">
        <w:rPr>
          <w:rFonts w:ascii="Times New Roman" w:hAnsi="Times New Roman" w:cs="Times New Roman"/>
        </w:rPr>
        <w:fldChar w:fldCharType="separate"/>
      </w:r>
      <w:r w:rsidR="008D2E25" w:rsidRPr="006C3CF7">
        <w:rPr>
          <w:rFonts w:ascii="Times New Roman" w:hAnsi="Times New Roman" w:cs="Times New Roman"/>
          <w:noProof/>
        </w:rPr>
        <w:t>(Gunawan, 2013)</w:t>
      </w:r>
      <w:r w:rsidR="008D2E25" w:rsidRPr="006C3CF7">
        <w:rPr>
          <w:rFonts w:ascii="Times New Roman" w:hAnsi="Times New Roman" w:cs="Times New Roman"/>
        </w:rPr>
        <w:fldChar w:fldCharType="end"/>
      </w:r>
      <w:r w:rsidR="008D2E25" w:rsidRPr="006C3CF7">
        <w:rPr>
          <w:rFonts w:ascii="Times New Roman" w:hAnsi="Times New Roman" w:cs="Times New Roman"/>
          <w:lang w:val="en-US"/>
        </w:rPr>
        <w:t>.</w:t>
      </w:r>
    </w:p>
    <w:p w:rsidR="008D2E25" w:rsidRPr="006C3CF7" w:rsidRDefault="008D2E25" w:rsidP="008D2E25">
      <w:pPr>
        <w:spacing w:after="0" w:line="360" w:lineRule="auto"/>
        <w:rPr>
          <w:rFonts w:ascii="Times New Roman" w:hAnsi="Times New Roman" w:cs="Times New Roman"/>
          <w:b/>
          <w:lang w:val="en-US"/>
        </w:rPr>
      </w:pPr>
      <w:r w:rsidRPr="006C3CF7">
        <w:rPr>
          <w:rFonts w:ascii="Times New Roman" w:hAnsi="Times New Roman" w:cs="Times New Roman"/>
          <w:b/>
          <w:lang w:val="en-US"/>
        </w:rPr>
        <w:t xml:space="preserve">HASIL DAN PEMBAHASAN </w:t>
      </w:r>
    </w:p>
    <w:p w:rsidR="008D2E25" w:rsidRPr="006C3CF7" w:rsidRDefault="00E938D2" w:rsidP="00E938D2">
      <w:pPr>
        <w:spacing w:before="120" w:after="120"/>
        <w:ind w:firstLine="567"/>
        <w:jc w:val="both"/>
        <w:rPr>
          <w:rFonts w:ascii="Times New Roman" w:hAnsi="Times New Roman" w:cs="Times New Roman"/>
          <w:lang w:val="en-US"/>
        </w:rPr>
      </w:pPr>
      <w:r w:rsidRPr="006C3CF7">
        <w:rPr>
          <w:rFonts w:ascii="Times New Roman" w:hAnsi="Times New Roman" w:cs="Times New Roman"/>
        </w:rPr>
        <w:t>Sekolah dalam mengimplementasikan kebijakan kurikulum berbasis lingkungan hidup menentukan beberapa kebijakan sebagai payung hukum yang kuat dalam menjalankan program sekolah yang peduli dan berbudaya lingkungan. Sekolah menentukan kebijakan tersebut berpedoman pada indikator yang ditentukan dalam program Adiwiyata oleh Kementerian Negara Lingkungan Hidup.</w:t>
      </w:r>
      <w:r w:rsidRPr="006C3CF7">
        <w:rPr>
          <w:rFonts w:ascii="Times New Roman" w:hAnsi="Times New Roman" w:cs="Times New Roman"/>
          <w:lang w:val="en-US"/>
        </w:rPr>
        <w:t xml:space="preserve"> Tanggal 19 Februari 2004 Kementerian Negara Lingkungan Hidup bersama-sama dengan Departemen Pendidikan Nasional, Departemen Agama, dan Departemen Dalam Negeri telah menetap- kan kebijakan pendidikan lingkungan hidup. Kebijakan pendidikan lingkungan hidup tersebut intinya merupakan kebijakan dasar sebagai arahan bagi semua </w:t>
      </w:r>
      <w:proofErr w:type="gramStart"/>
      <w:r w:rsidRPr="006C3CF7">
        <w:rPr>
          <w:rFonts w:ascii="Times New Roman" w:hAnsi="Times New Roman" w:cs="Times New Roman"/>
          <w:lang w:val="en-US"/>
        </w:rPr>
        <w:t>stakeholders</w:t>
      </w:r>
      <w:proofErr w:type="gramEnd"/>
      <w:r w:rsidRPr="006C3CF7">
        <w:rPr>
          <w:rFonts w:ascii="Times New Roman" w:hAnsi="Times New Roman" w:cs="Times New Roman"/>
          <w:lang w:val="en-US"/>
        </w:rPr>
        <w:t xml:space="preserve"> dalam pelaksanaan dan pengem- bangan pendidikan lingkungan hidup di Indonesia. Pendidikan lingkungan hidup diyakini merupakan salah satu alternatif solusi yang efektif dan efisien dalam upaya meningkatkan pengetahuan dan pemahaman masyarakat terhadap pelestarian fungsi lingkungan hidup. Pendidikan lingkungan hidup di Indonesia selama ini masih belum memberikan pengaruh positif terhadap perubahan kesadaran dan perilaku masyarakat dalam melakukan tindakan yang menguntungkan atau berpihak bagi lingkungan hidup dan masyarakat </w:t>
      </w:r>
      <w:r w:rsidRPr="006C3CF7">
        <w:rPr>
          <w:rFonts w:ascii="Times New Roman" w:hAnsi="Times New Roman" w:cs="Times New Roman"/>
          <w:lang w:val="en-US"/>
        </w:rPr>
        <w:fldChar w:fldCharType="begin" w:fldLock="1"/>
      </w:r>
      <w:r w:rsidR="003B1A39" w:rsidRPr="006C3CF7">
        <w:rPr>
          <w:rFonts w:ascii="Times New Roman" w:hAnsi="Times New Roman" w:cs="Times New Roman"/>
          <w:lang w:val="en-US"/>
        </w:rPr>
        <w:instrText>ADDIN CSL_CITATION {"citationItems":[{"id":"ITEM-1","itemData":{"ISSN":"2337-7615","abstract":"The objectives of the study are: 1) to explain the implementation of the policy of living environment-based curriculum in adiwiyata mandiri program; 2) to explain the supporting and inhibiting factors in the implementation of the policy of living environment-based curriculum in adiwiyata mandiri program; 3) to explain the solution in facing the barriers towards the implementation of the policy of living environment-based curriculum in adiwiyata mandiri program.The approach used in this study was descriptive qualitative and the results of this study are: 1) the implementation of the policy living environment-based curriculum in adiwiyata mandiri program at SD Negeri Dinoyo 2 Malang is stipulated in the decision letter of principal about the development of living environment learning materials and in teaching learning activities. Living environment learning has been implemented monolithically from 1 st grade until 6 th grade; 2) supporting and inhibiting factors in implementing the policy of living environment-based curriculum in adiwiyata mandiri program include from teachers, students, and facilities and infrastructures; 3) the solution in facing the obstacles towards the implementation of the policy of living environment-based curriculum in adiwiyata mandiri program at SD Negeri Dinoyo 2 Malang by carrying out several programs.","author":[{"dropping-particle":"","family":"Fajarisma","given":"Ahmad","non-dropping-particle":"","parse-names":false,"suffix":""},{"dropping-particle":"","family":"Adam","given":"Budi","non-dropping-particle":"","parse-names":false,"suffix":""},{"dropping-particle":"","family":"Kebijakan","given":"Magister","non-dropping-particle":"","parse-names":false,"suffix":""},{"dropping-particle":"","family":"Pendidikan","given":"Pengembangan","non-dropping-particle":"","parse-names":false,"suffix":""}],"container-title":"Jurnal Kebijakan dan Pengembangan Pendidikan","id":"ITEM-1","issue":"2","issued":{"date-parts":[["2014"]]},"page":"166-173","title":"Analisis Implementasi Kebijakan Kurikulum Berbasis Lingkungan Hidup Pada Program Adiwiyata Mandiri di SDN Dinoyo 2 Malang","type":"article-journal","volume":"2"},"uris":["http://www.mendeley.com/documents/?uuid=52b09c20-781e-4bbe-9071-0f9f7a0fe2c5"]}],"mendeley":{"formattedCitation":"(Fajarisma et al., 2014)","plainTextFormattedCitation":"(Fajarisma et al., 2014)","previouslyFormattedCitation":"(Fajarisma et al., 2014)"},"properties":{"noteIndex":0},"schema":"https://github.com/citation-style-language/schema/raw/master/csl-citation.json"}</w:instrText>
      </w:r>
      <w:r w:rsidRPr="006C3CF7">
        <w:rPr>
          <w:rFonts w:ascii="Times New Roman" w:hAnsi="Times New Roman" w:cs="Times New Roman"/>
          <w:lang w:val="en-US"/>
        </w:rPr>
        <w:fldChar w:fldCharType="separate"/>
      </w:r>
      <w:r w:rsidRPr="006C3CF7">
        <w:rPr>
          <w:rFonts w:ascii="Times New Roman" w:hAnsi="Times New Roman" w:cs="Times New Roman"/>
          <w:noProof/>
          <w:lang w:val="en-US"/>
        </w:rPr>
        <w:t>(Fajarisma et al., 2014)</w:t>
      </w:r>
      <w:r w:rsidRPr="006C3CF7">
        <w:rPr>
          <w:rFonts w:ascii="Times New Roman" w:hAnsi="Times New Roman" w:cs="Times New Roman"/>
          <w:lang w:val="en-US"/>
        </w:rPr>
        <w:fldChar w:fldCharType="end"/>
      </w:r>
      <w:r w:rsidRPr="006C3CF7">
        <w:rPr>
          <w:rFonts w:ascii="Times New Roman" w:hAnsi="Times New Roman" w:cs="Times New Roman"/>
          <w:lang w:val="en-US"/>
        </w:rPr>
        <w:t>.</w:t>
      </w:r>
    </w:p>
    <w:p w:rsidR="00A8676D" w:rsidRPr="006C3CF7" w:rsidRDefault="00E938D2" w:rsidP="00E938D2">
      <w:pPr>
        <w:spacing w:before="120" w:after="120"/>
        <w:ind w:firstLine="567"/>
        <w:jc w:val="both"/>
        <w:rPr>
          <w:rFonts w:ascii="Times New Roman" w:hAnsi="Times New Roman" w:cs="Times New Roman"/>
          <w:lang w:val="en-US"/>
        </w:rPr>
      </w:pPr>
      <w:proofErr w:type="gramStart"/>
      <w:r w:rsidRPr="006C3CF7">
        <w:rPr>
          <w:rFonts w:ascii="Times New Roman" w:hAnsi="Times New Roman" w:cs="Times New Roman"/>
          <w:lang w:val="en-US"/>
        </w:rPr>
        <w:t>Program  adiwiyata</w:t>
      </w:r>
      <w:proofErr w:type="gramEnd"/>
      <w:r w:rsidRPr="006C3CF7">
        <w:rPr>
          <w:rFonts w:ascii="Times New Roman" w:hAnsi="Times New Roman" w:cs="Times New Roman"/>
          <w:lang w:val="en-US"/>
        </w:rPr>
        <w:t xml:space="preserve"> termuat dalam visi dan misi sekolah, yakni memiliki visi </w:t>
      </w:r>
      <w:r w:rsidRPr="006C3CF7">
        <w:rPr>
          <w:rFonts w:ascii="Times New Roman" w:hAnsi="Times New Roman" w:cs="Times New Roman"/>
          <w:bCs/>
        </w:rPr>
        <w:t>mewujudkan peserta didik, guru dan karyawan SD Negeri 193 Pekanbaru memiliki ketetapan Iman. Sehat, cerdas, cinta lingkungan, kreatif, berprestasi, menguasai, IPTEK dan mengembangkan budaya</w:t>
      </w:r>
      <w:r w:rsidRPr="006C3CF7">
        <w:rPr>
          <w:rFonts w:ascii="Times New Roman" w:hAnsi="Times New Roman" w:cs="Times New Roman"/>
        </w:rPr>
        <w:t xml:space="preserve">, serta misi yang berkaitan dengan program adiwitaya yakni , Proses pembelajaran yang menghasilkan peserta didik yang cerdas, terampil, menguasai </w:t>
      </w:r>
      <w:r w:rsidRPr="006C3CF7">
        <w:rPr>
          <w:rFonts w:ascii="Times New Roman" w:hAnsi="Times New Roman" w:cs="Times New Roman"/>
        </w:rPr>
        <w:lastRenderedPageBreak/>
        <w:t>IPTEK dan cinta lingkungan.</w:t>
      </w:r>
      <w:r w:rsidRPr="006C3CF7">
        <w:rPr>
          <w:rFonts w:ascii="Times New Roman" w:hAnsi="Times New Roman" w:cs="Times New Roman"/>
          <w:lang w:val="en-US"/>
        </w:rPr>
        <w:t xml:space="preserve"> Berdasarkan hasil wawancara dengan guru dan kepala sekolah didapat informasi bahwa dalam </w:t>
      </w:r>
      <w:r w:rsidR="00BD2B65" w:rsidRPr="006C3CF7">
        <w:rPr>
          <w:rFonts w:ascii="Times New Roman" w:hAnsi="Times New Roman" w:cs="Times New Roman"/>
          <w:lang w:val="en-US"/>
        </w:rPr>
        <w:t>perencanaan dan p</w:t>
      </w:r>
      <w:r w:rsidRPr="006C3CF7">
        <w:rPr>
          <w:rFonts w:ascii="Times New Roman" w:hAnsi="Times New Roman" w:cs="Times New Roman"/>
          <w:lang w:val="en-US"/>
        </w:rPr>
        <w:t xml:space="preserve">elaksanakan program </w:t>
      </w:r>
      <w:r w:rsidR="004F7FF6" w:rsidRPr="006C3CF7">
        <w:rPr>
          <w:rFonts w:ascii="Times New Roman" w:hAnsi="Times New Roman" w:cs="Times New Roman"/>
          <w:lang w:val="en-US"/>
        </w:rPr>
        <w:t>adiwiyata, sekolah membuat beberapa</w:t>
      </w:r>
      <w:r w:rsidR="004F7FF6" w:rsidRPr="006C3CF7">
        <w:rPr>
          <w:rFonts w:ascii="Times New Roman" w:hAnsi="Times New Roman" w:cs="Times New Roman"/>
          <w:i/>
          <w:lang w:val="en-US"/>
        </w:rPr>
        <w:t xml:space="preserve"> point </w:t>
      </w:r>
      <w:r w:rsidR="004F7FF6" w:rsidRPr="006C3CF7">
        <w:rPr>
          <w:rFonts w:ascii="Times New Roman" w:hAnsi="Times New Roman" w:cs="Times New Roman"/>
          <w:lang w:val="en-US"/>
        </w:rPr>
        <w:t>penting agar dapat terlaksana dengan</w:t>
      </w:r>
      <w:r w:rsidR="00A8676D" w:rsidRPr="006C3CF7">
        <w:rPr>
          <w:rFonts w:ascii="Times New Roman" w:hAnsi="Times New Roman" w:cs="Times New Roman"/>
          <w:lang w:val="en-US"/>
        </w:rPr>
        <w:t xml:space="preserve"> mudah, yakni</w:t>
      </w:r>
      <w:r w:rsidR="004F7FF6" w:rsidRPr="006C3CF7">
        <w:rPr>
          <w:rFonts w:ascii="Times New Roman" w:hAnsi="Times New Roman" w:cs="Times New Roman"/>
          <w:lang w:val="en-US"/>
        </w:rPr>
        <w:t xml:space="preserve"> kebijakan, </w:t>
      </w:r>
      <w:r w:rsidR="00A8676D" w:rsidRPr="006C3CF7">
        <w:rPr>
          <w:rFonts w:ascii="Times New Roman" w:hAnsi="Times New Roman" w:cs="Times New Roman"/>
          <w:lang w:val="en-US"/>
        </w:rPr>
        <w:t>kurikulum, partisipatif dan sarana prasarana (sarpras).</w:t>
      </w:r>
    </w:p>
    <w:p w:rsidR="00435FCF" w:rsidRPr="006C3CF7" w:rsidRDefault="00B97D54" w:rsidP="004A77E4">
      <w:pPr>
        <w:spacing w:before="120" w:after="120"/>
        <w:ind w:firstLine="567"/>
        <w:jc w:val="both"/>
        <w:rPr>
          <w:rFonts w:ascii="Times New Roman" w:hAnsi="Times New Roman" w:cs="Times New Roman"/>
          <w:lang w:val="en-US"/>
        </w:rPr>
      </w:pPr>
      <w:r w:rsidRPr="006C3CF7">
        <w:rPr>
          <w:rFonts w:ascii="Times New Roman" w:hAnsi="Times New Roman" w:cs="Times New Roman"/>
          <w:lang w:val="en-US"/>
        </w:rPr>
        <w:t xml:space="preserve">Pengimplementasian adiwiyata di SD Negeri 193 Pekanbaru dengan melakukan kebijakan melalui </w:t>
      </w:r>
      <w:r w:rsidR="00BB25B2" w:rsidRPr="006C3CF7">
        <w:rPr>
          <w:rFonts w:ascii="Times New Roman" w:hAnsi="Times New Roman" w:cs="Times New Roman"/>
          <w:lang w:val="en-US"/>
        </w:rPr>
        <w:t>kurikulum</w:t>
      </w:r>
      <w:r w:rsidRPr="006C3CF7">
        <w:rPr>
          <w:rFonts w:ascii="Times New Roman" w:hAnsi="Times New Roman" w:cs="Times New Roman"/>
          <w:lang w:val="en-US"/>
        </w:rPr>
        <w:t xml:space="preserve"> dan RKAS </w:t>
      </w:r>
      <w:r w:rsidR="006B4FE7" w:rsidRPr="006C3CF7">
        <w:rPr>
          <w:rFonts w:ascii="Times New Roman" w:hAnsi="Times New Roman" w:cs="Times New Roman"/>
          <w:lang w:val="en-US"/>
        </w:rPr>
        <w:t>(Rencana Kegiatan dan Anggaran Sekolah</w:t>
      </w:r>
      <w:r w:rsidRPr="006C3CF7">
        <w:rPr>
          <w:rFonts w:ascii="Times New Roman" w:hAnsi="Times New Roman" w:cs="Times New Roman"/>
          <w:lang w:val="en-US"/>
        </w:rPr>
        <w:t>)</w:t>
      </w:r>
      <w:r w:rsidR="0095158A" w:rsidRPr="006C3CF7">
        <w:rPr>
          <w:rFonts w:ascii="Times New Roman" w:hAnsi="Times New Roman" w:cs="Times New Roman"/>
          <w:lang w:val="en-US"/>
        </w:rPr>
        <w:t>.</w:t>
      </w:r>
      <w:r w:rsidR="003B1A39" w:rsidRPr="006C3CF7">
        <w:rPr>
          <w:rFonts w:ascii="Times New Roman" w:hAnsi="Times New Roman" w:cs="Times New Roman"/>
          <w:lang w:val="en-US"/>
        </w:rPr>
        <w:t xml:space="preserve"> kebijakan merupakan tataran aturan tertulis yang merupakan aturan formal organisasi yang bersifat mengikat dan mengatur perilaku dengan tujuan untuk menciptakan tatanan nilai baru </w:t>
      </w:r>
      <w:r w:rsidR="003B1A39" w:rsidRPr="006C3CF7">
        <w:rPr>
          <w:rFonts w:ascii="Times New Roman" w:hAnsi="Times New Roman" w:cs="Times New Roman"/>
          <w:lang w:val="en-US"/>
        </w:rPr>
        <w:fldChar w:fldCharType="begin" w:fldLock="1"/>
      </w:r>
      <w:r w:rsidR="006C3CF7">
        <w:rPr>
          <w:rFonts w:ascii="Times New Roman" w:hAnsi="Times New Roman" w:cs="Times New Roman"/>
          <w:lang w:val="en-US"/>
        </w:rPr>
        <w:instrText>ADDIN CSL_CITATION {"citationItems":[{"id":"ITEM-1","itemData":{"ISBN":"978-623-6840-47-4","author":[{"dropping-particle":"","family":"Purba","given":"Sukarman Dkk","non-dropping-particle":"","parse-names":false,"suffix":""}],"id":"ITEM-1","issued":{"date-parts":[["2021"]]},"number-of-pages":"192","publisher":"Yayasan Kita Menulis","publisher-place":"Medan","title":"Anlisis Kebijakan Pendidikan","type":"book"},"uris":["http://www.mendeley.com/documents/?uuid=3237507e-1a83-442c-a6a1-788316ee326b"]}],"mendeley":{"formattedCitation":"(Purba, 2021)","plainTextFormattedCitation":"(Purba, 2021)","previouslyFormattedCitation":"(Purba, 2021)"},"properties":{"noteIndex":0},"schema":"https://github.com/citation-style-language/schema/raw/master/csl-citation.json"}</w:instrText>
      </w:r>
      <w:r w:rsidR="003B1A39" w:rsidRPr="006C3CF7">
        <w:rPr>
          <w:rFonts w:ascii="Times New Roman" w:hAnsi="Times New Roman" w:cs="Times New Roman"/>
          <w:lang w:val="en-US"/>
        </w:rPr>
        <w:fldChar w:fldCharType="separate"/>
      </w:r>
      <w:r w:rsidR="003B1A39" w:rsidRPr="006C3CF7">
        <w:rPr>
          <w:rFonts w:ascii="Times New Roman" w:hAnsi="Times New Roman" w:cs="Times New Roman"/>
          <w:noProof/>
          <w:lang w:val="en-US"/>
        </w:rPr>
        <w:t>(Purba, 2021)</w:t>
      </w:r>
      <w:r w:rsidR="003B1A39" w:rsidRPr="006C3CF7">
        <w:rPr>
          <w:rFonts w:ascii="Times New Roman" w:hAnsi="Times New Roman" w:cs="Times New Roman"/>
          <w:lang w:val="en-US"/>
        </w:rPr>
        <w:fldChar w:fldCharType="end"/>
      </w:r>
      <w:r w:rsidR="003B1A39" w:rsidRPr="006C3CF7">
        <w:rPr>
          <w:rFonts w:ascii="Times New Roman" w:hAnsi="Times New Roman" w:cs="Times New Roman"/>
          <w:lang w:val="en-US"/>
        </w:rPr>
        <w:t>.</w:t>
      </w:r>
      <w:r w:rsidR="00BB25B2" w:rsidRPr="006C3CF7">
        <w:rPr>
          <w:rFonts w:ascii="Times New Roman" w:hAnsi="Times New Roman" w:cs="Times New Roman"/>
          <w:lang w:val="en-US"/>
        </w:rPr>
        <w:t xml:space="preserve"> </w:t>
      </w:r>
      <w:r w:rsidR="003B1A39" w:rsidRPr="006C3CF7">
        <w:rPr>
          <w:rFonts w:ascii="Times New Roman" w:hAnsi="Times New Roman" w:cs="Times New Roman"/>
        </w:rPr>
        <w:t>Kurikulum merupakan alat yang sangat penting bagi kebe</w:t>
      </w:r>
      <w:r w:rsidR="006C3CF7" w:rsidRPr="006C3CF7">
        <w:rPr>
          <w:rFonts w:ascii="Times New Roman" w:hAnsi="Times New Roman" w:cs="Times New Roman"/>
        </w:rPr>
        <w:t>rhasilan suatu pendidikan. Tanp</w:t>
      </w:r>
      <w:r w:rsidR="003B1A39" w:rsidRPr="006C3CF7">
        <w:rPr>
          <w:rFonts w:ascii="Times New Roman" w:hAnsi="Times New Roman" w:cs="Times New Roman"/>
        </w:rPr>
        <w:t>a kurikulum yang sesuai dan tepat akan sulit untuk mencapai tujuan dan sasaran pendidikan yang diinginkan</w:t>
      </w:r>
      <w:r w:rsidR="006C3CF7" w:rsidRPr="006C3CF7">
        <w:rPr>
          <w:rFonts w:ascii="Times New Roman" w:hAnsi="Times New Roman" w:cs="Times New Roman"/>
          <w:lang w:val="en-US"/>
        </w:rPr>
        <w:t xml:space="preserve">, </w:t>
      </w:r>
      <w:r w:rsidR="00BB25B2" w:rsidRPr="006C3CF7">
        <w:rPr>
          <w:rFonts w:ascii="Times New Roman" w:hAnsi="Times New Roman" w:cs="Times New Roman"/>
          <w:lang w:val="en-US"/>
        </w:rPr>
        <w:t>kurikulum yang digunakan di SD Negeri 193 Pekanbaru menggu</w:t>
      </w:r>
      <w:r w:rsidR="003B1A39" w:rsidRPr="006C3CF7">
        <w:rPr>
          <w:rFonts w:ascii="Times New Roman" w:hAnsi="Times New Roman" w:cs="Times New Roman"/>
          <w:lang w:val="en-US"/>
        </w:rPr>
        <w:t>na</w:t>
      </w:r>
      <w:r w:rsidR="00BB25B2" w:rsidRPr="006C3CF7">
        <w:rPr>
          <w:rFonts w:ascii="Times New Roman" w:hAnsi="Times New Roman" w:cs="Times New Roman"/>
          <w:lang w:val="en-US"/>
        </w:rPr>
        <w:t>kan kurikulum 2013 (K13)</w:t>
      </w:r>
      <w:r w:rsidR="006B4FE7" w:rsidRPr="006C3CF7">
        <w:rPr>
          <w:rFonts w:ascii="Times New Roman" w:hAnsi="Times New Roman" w:cs="Times New Roman"/>
          <w:lang w:val="en-US"/>
        </w:rPr>
        <w:t>,</w:t>
      </w:r>
      <w:r w:rsidR="006C3CF7" w:rsidRPr="006C3CF7">
        <w:rPr>
          <w:rFonts w:ascii="Times New Roman" w:hAnsi="Times New Roman" w:cs="Times New Roman"/>
          <w:lang w:val="en-US"/>
        </w:rPr>
        <w:t xml:space="preserve"> </w:t>
      </w:r>
      <w:r w:rsidR="006C3CF7" w:rsidRPr="006C3CF7">
        <w:rPr>
          <w:rFonts w:ascii="Times New Roman" w:hAnsi="Times New Roman" w:cs="Times New Roman"/>
        </w:rPr>
        <w:t>Kurikulum 2013 adalah kurikulum yang melakukan penyederhanaan, dan tematik-integratif, menambah jam pelajaran dan bertujuan untuk mendorong peserta didik atau siswa, mampu lebih baik dalam melakukan observasi, bertanya, bernalar, dan mengkomunikasikan (mempresentasikan), apa yang mereka peroleh atau mereka ketahui setelah menerima materi pembelajaran dan diharapkan siswa kita memiliki kompetensi sikap, keterampilan, dan pengetahuan jauh lebih baik</w:t>
      </w:r>
      <w:r w:rsidR="006C3CF7">
        <w:rPr>
          <w:rFonts w:ascii="Times New Roman" w:hAnsi="Times New Roman" w:cs="Times New Roman"/>
          <w:lang w:val="en-US"/>
        </w:rPr>
        <w:t xml:space="preserve"> </w:t>
      </w:r>
      <w:r w:rsidR="006C3CF7">
        <w:rPr>
          <w:rFonts w:ascii="Times New Roman" w:hAnsi="Times New Roman" w:cs="Times New Roman"/>
          <w:lang w:val="en-US"/>
        </w:rPr>
        <w:fldChar w:fldCharType="begin" w:fldLock="1"/>
      </w:r>
      <w:r w:rsidR="00031622">
        <w:rPr>
          <w:rFonts w:ascii="Times New Roman" w:hAnsi="Times New Roman" w:cs="Times New Roman"/>
          <w:lang w:val="en-US"/>
        </w:rPr>
        <w:instrText>ADDIN CSL_CITATION {"citationItems":[{"id":"ITEM-1","itemData":{"author":[{"dropping-particle":"","family":"Elisa","given":"","non-dropping-particle":"","parse-names":false,"suffix":""}],"container-title":"Jurnal Ilmiah Fakultas KIP Universitas Quality","id":"ITEM-1","issue":"2","issued":{"date-parts":[["2017"]]},"title":"Pengertian, Peranan, dan Fungsi Kurikulum","type":"article-journal","volume":"1"},"uris":["http://www.mendeley.com/documents/?uuid=e84965f4-157b-4a6d-8764-89205937087a"]}],"mendeley":{"formattedCitation":"(Elisa, 2017)","plainTextFormattedCitation":"(Elisa, 2017)","previouslyFormattedCitation":"(Elisa, 2017)"},"properties":{"noteIndex":0},"schema":"https://github.com/citation-style-language/schema/raw/master/csl-citation.json"}</w:instrText>
      </w:r>
      <w:r w:rsidR="006C3CF7">
        <w:rPr>
          <w:rFonts w:ascii="Times New Roman" w:hAnsi="Times New Roman" w:cs="Times New Roman"/>
          <w:lang w:val="en-US"/>
        </w:rPr>
        <w:fldChar w:fldCharType="separate"/>
      </w:r>
      <w:r w:rsidR="006C3CF7" w:rsidRPr="006C3CF7">
        <w:rPr>
          <w:rFonts w:ascii="Times New Roman" w:hAnsi="Times New Roman" w:cs="Times New Roman"/>
          <w:noProof/>
          <w:lang w:val="en-US"/>
        </w:rPr>
        <w:t>(Elisa, 2017)</w:t>
      </w:r>
      <w:r w:rsidR="006C3CF7">
        <w:rPr>
          <w:rFonts w:ascii="Times New Roman" w:hAnsi="Times New Roman" w:cs="Times New Roman"/>
          <w:lang w:val="en-US"/>
        </w:rPr>
        <w:fldChar w:fldCharType="end"/>
      </w:r>
      <w:r w:rsidR="003B1A39" w:rsidRPr="006C3CF7">
        <w:rPr>
          <w:rFonts w:ascii="Times New Roman" w:hAnsi="Times New Roman" w:cs="Times New Roman"/>
          <w:lang w:val="en-US"/>
        </w:rPr>
        <w:t xml:space="preserve"> </w:t>
      </w:r>
      <w:r w:rsidR="0095158A" w:rsidRPr="006C3CF7">
        <w:rPr>
          <w:rFonts w:ascii="Times New Roman" w:hAnsi="Times New Roman" w:cs="Times New Roman"/>
          <w:lang w:val="en-US"/>
        </w:rPr>
        <w:t xml:space="preserve">  berdasarkan hasil wawancara yang peneliti lakukan dengan guru, diperoleh informasi bahwa materi yang berkaitan dengan lingkungan hidup (adiwiyata) diitregasikan dengan semua mata pelajaran masing-masing baik muatan lokal maupun mata pelajaran umum lainya, hal ini senada dengan hasil telaah dokumen yang peneliti lakukan </w:t>
      </w:r>
      <w:r w:rsidR="006C36B1" w:rsidRPr="006C3CF7">
        <w:rPr>
          <w:rFonts w:ascii="Times New Roman" w:hAnsi="Times New Roman" w:cs="Times New Roman"/>
          <w:lang w:val="en-US"/>
        </w:rPr>
        <w:t xml:space="preserve">pada mata pelajaran bahasa Indonesia banyak ditemui materi dan bacaan yang bertemakan lingkungan hidup. Selain itu kebijakan pengaplikasian adiwiyata juga tertuang dalam </w:t>
      </w:r>
      <w:r w:rsidR="006C36B1" w:rsidRPr="00031622">
        <w:rPr>
          <w:rFonts w:ascii="Times New Roman" w:hAnsi="Times New Roman" w:cs="Times New Roman"/>
          <w:lang w:val="en-US"/>
        </w:rPr>
        <w:t>RKAS</w:t>
      </w:r>
      <w:r w:rsidR="006B4FE7" w:rsidRPr="006C3CF7">
        <w:rPr>
          <w:rFonts w:ascii="Times New Roman" w:hAnsi="Times New Roman" w:cs="Times New Roman"/>
          <w:lang w:val="en-US"/>
        </w:rPr>
        <w:t xml:space="preserve"> (Rencana Kegiatan dan Anggaran Sekolah),</w:t>
      </w:r>
      <w:r w:rsidR="00031622">
        <w:rPr>
          <w:rFonts w:ascii="Times New Roman" w:hAnsi="Times New Roman" w:cs="Times New Roman"/>
          <w:lang w:val="en-US"/>
        </w:rPr>
        <w:t>RKAS merupakan h</w:t>
      </w:r>
      <w:r w:rsidR="00031622" w:rsidRPr="00031622">
        <w:rPr>
          <w:rFonts w:ascii="Times New Roman" w:hAnsi="Times New Roman" w:cs="Times New Roman"/>
          <w:lang w:val="en-US"/>
        </w:rPr>
        <w:t>asil dari rapat</w:t>
      </w:r>
      <w:r w:rsidR="00031622">
        <w:rPr>
          <w:rFonts w:ascii="Times New Roman" w:hAnsi="Times New Roman" w:cs="Times New Roman"/>
          <w:lang w:val="en-US"/>
        </w:rPr>
        <w:t xml:space="preserve"> </w:t>
      </w:r>
      <w:r w:rsidR="00031622" w:rsidRPr="00031622">
        <w:rPr>
          <w:rFonts w:ascii="Times New Roman" w:hAnsi="Times New Roman" w:cs="Times New Roman"/>
          <w:lang w:val="en-US"/>
        </w:rPr>
        <w:t>yang berisi rencana anggaran biaya untuk kebutuhan tenaga pendidik dan kependidikan</w:t>
      </w:r>
      <w:r w:rsidR="00031622">
        <w:rPr>
          <w:rFonts w:ascii="Times New Roman" w:hAnsi="Times New Roman" w:cs="Times New Roman"/>
          <w:lang w:val="en-US"/>
        </w:rPr>
        <w:t xml:space="preserve"> </w:t>
      </w:r>
      <w:r w:rsidR="00031622">
        <w:rPr>
          <w:rFonts w:ascii="Times New Roman" w:hAnsi="Times New Roman" w:cs="Times New Roman"/>
          <w:lang w:val="en-US"/>
        </w:rPr>
        <w:fldChar w:fldCharType="begin" w:fldLock="1"/>
      </w:r>
      <w:r w:rsidR="008113E2">
        <w:rPr>
          <w:rFonts w:ascii="Times New Roman" w:hAnsi="Times New Roman" w:cs="Times New Roman"/>
          <w:lang w:val="en-US"/>
        </w:rPr>
        <w:instrText>ADDIN CSL_CITATION {"citationItems":[{"id":"ITEM-1","itemData":{"author":[{"dropping-particle":"","family":"Iskandar","given":"Jamaluddin","non-dropping-particle":"","parse-names":false,"suffix":""}],"container-title":"Jurnal Idaarah","id":"ITEM-1","issue":"I","issued":{"date-parts":[["2019"]]},"title":"IMPLEMENTASI SISTEM MANAJEMEN KEUANGAN PENDIDIKAN","type":"article-journal","volume":"III"},"uris":["http://www.mendeley.com/documents/?uuid=27d2322b-f2b6-475a-91ac-d5ddf6278773"]}],"mendeley":{"formattedCitation":"(Iskandar, 2019)","plainTextFormattedCitation":"(Iskandar, 2019)","previouslyFormattedCitation":"(Iskandar, 2019)"},"properties":{"noteIndex":0},"schema":"https://github.com/citation-style-language/schema/raw/master/csl-citation.json"}</w:instrText>
      </w:r>
      <w:r w:rsidR="00031622">
        <w:rPr>
          <w:rFonts w:ascii="Times New Roman" w:hAnsi="Times New Roman" w:cs="Times New Roman"/>
          <w:lang w:val="en-US"/>
        </w:rPr>
        <w:fldChar w:fldCharType="separate"/>
      </w:r>
      <w:r w:rsidR="00031622" w:rsidRPr="00031622">
        <w:rPr>
          <w:rFonts w:ascii="Times New Roman" w:hAnsi="Times New Roman" w:cs="Times New Roman"/>
          <w:noProof/>
          <w:lang w:val="en-US"/>
        </w:rPr>
        <w:t>(Iskandar, 2019)</w:t>
      </w:r>
      <w:r w:rsidR="00031622">
        <w:rPr>
          <w:rFonts w:ascii="Times New Roman" w:hAnsi="Times New Roman" w:cs="Times New Roman"/>
          <w:lang w:val="en-US"/>
        </w:rPr>
        <w:fldChar w:fldCharType="end"/>
      </w:r>
      <w:r w:rsidR="00031622">
        <w:rPr>
          <w:rFonts w:ascii="Times New Roman" w:hAnsi="Times New Roman" w:cs="Times New Roman"/>
          <w:lang w:val="en-US"/>
        </w:rPr>
        <w:t xml:space="preserve">. </w:t>
      </w:r>
      <w:r w:rsidR="006B4FE7" w:rsidRPr="006C3CF7">
        <w:rPr>
          <w:rFonts w:ascii="Times New Roman" w:hAnsi="Times New Roman" w:cs="Times New Roman"/>
          <w:lang w:val="en-US"/>
        </w:rPr>
        <w:t xml:space="preserve"> </w:t>
      </w:r>
      <w:r w:rsidR="00031622" w:rsidRPr="006C3CF7">
        <w:rPr>
          <w:rFonts w:ascii="Times New Roman" w:hAnsi="Times New Roman" w:cs="Times New Roman"/>
          <w:lang w:val="en-US"/>
        </w:rPr>
        <w:t>R</w:t>
      </w:r>
      <w:r w:rsidR="006B4FE7" w:rsidRPr="006C3CF7">
        <w:rPr>
          <w:rFonts w:ascii="Times New Roman" w:hAnsi="Times New Roman" w:cs="Times New Roman"/>
          <w:lang w:val="en-US"/>
        </w:rPr>
        <w:t>encana kegiatan yang dilakukan sekolah dalam melaksanakan program adiwiyata meliputi peninjauan dan menjalankan program program yang telah direncanakan sebelumnya dan meninjau kekurangan dari program yang telah direncakan sebagai evaluasi dari program yang direnca</w:t>
      </w:r>
      <w:r w:rsidR="00435FCF" w:rsidRPr="006C3CF7">
        <w:rPr>
          <w:rFonts w:ascii="Times New Roman" w:hAnsi="Times New Roman" w:cs="Times New Roman"/>
          <w:lang w:val="en-US"/>
        </w:rPr>
        <w:t>na</w:t>
      </w:r>
      <w:r w:rsidR="006B4FE7" w:rsidRPr="006C3CF7">
        <w:rPr>
          <w:rFonts w:ascii="Times New Roman" w:hAnsi="Times New Roman" w:cs="Times New Roman"/>
          <w:lang w:val="en-US"/>
        </w:rPr>
        <w:t xml:space="preserve">kan, </w:t>
      </w:r>
      <w:r w:rsidR="00435FCF" w:rsidRPr="006C3CF7">
        <w:rPr>
          <w:rFonts w:ascii="Times New Roman" w:hAnsi="Times New Roman" w:cs="Times New Roman"/>
          <w:lang w:val="en-US"/>
        </w:rPr>
        <w:t>dari hasil wawancara dengan kepala sekolah diketahui bahwa</w:t>
      </w:r>
      <w:r w:rsidR="006B4FE7" w:rsidRPr="006C3CF7">
        <w:rPr>
          <w:rFonts w:ascii="Times New Roman" w:hAnsi="Times New Roman" w:cs="Times New Roman"/>
          <w:lang w:val="en-US"/>
        </w:rPr>
        <w:t xml:space="preserve"> sekolah membuat bank sampah sebagai cara mengurangi </w:t>
      </w:r>
      <w:r w:rsidR="00435FCF" w:rsidRPr="006C3CF7">
        <w:rPr>
          <w:rFonts w:ascii="Times New Roman" w:hAnsi="Times New Roman" w:cs="Times New Roman"/>
          <w:lang w:val="en-US"/>
        </w:rPr>
        <w:t xml:space="preserve">sampah dilingkungan sekolah, bank sampah ini menyeleksi atau memilah sampah-sampah yang bisa didaur ulang dan tidak bisa didaur ulang. Kemudian daripada itu pelaksanaan adiwiyata juga tak lepas dari dukungan orang tua siswa dan masyarakat sekitar agar pelaksanaan adiwiyata, hal ini senada dengan pernyataan guru bahwa orang tua siswa dan masyarakat banyak menyumbangkan tenaga maupun materi sebagai dukungan mereka terhadap pelaksanaan program adiwiyata ini, misalnya </w:t>
      </w:r>
      <w:proofErr w:type="gramStart"/>
      <w:r w:rsidR="00435FCF" w:rsidRPr="006C3CF7">
        <w:rPr>
          <w:rFonts w:ascii="Times New Roman" w:hAnsi="Times New Roman" w:cs="Times New Roman"/>
          <w:lang w:val="en-US"/>
        </w:rPr>
        <w:t>seperti  beberapa</w:t>
      </w:r>
      <w:proofErr w:type="gramEnd"/>
      <w:r w:rsidR="00435FCF" w:rsidRPr="006C3CF7">
        <w:rPr>
          <w:rFonts w:ascii="Times New Roman" w:hAnsi="Times New Roman" w:cs="Times New Roman"/>
          <w:lang w:val="en-US"/>
        </w:rPr>
        <w:t xml:space="preserve"> orang tua siswa menyumbangkan kaleng cat yang berukuran 25 kg ke pihak sekolah agar dapat diaur ulang menjadi tempat sampah.</w:t>
      </w:r>
    </w:p>
    <w:p w:rsidR="008D2E25" w:rsidRPr="006C3CF7" w:rsidRDefault="004A77E4" w:rsidP="008606B0">
      <w:pPr>
        <w:spacing w:before="120" w:after="120"/>
        <w:ind w:firstLine="567"/>
        <w:jc w:val="both"/>
        <w:rPr>
          <w:rFonts w:ascii="Times New Roman" w:hAnsi="Times New Roman" w:cs="Times New Roman"/>
          <w:lang w:val="en-US"/>
        </w:rPr>
      </w:pPr>
      <w:r w:rsidRPr="006C3CF7">
        <w:rPr>
          <w:rFonts w:ascii="Times New Roman" w:hAnsi="Times New Roman" w:cs="Times New Roman"/>
          <w:lang w:val="en-US"/>
        </w:rPr>
        <w:t xml:space="preserve">Kemudian daripada itu, program adiwiyata juga termuat didalam </w:t>
      </w:r>
      <w:r w:rsidRPr="00786E66">
        <w:rPr>
          <w:rFonts w:ascii="Times New Roman" w:hAnsi="Times New Roman" w:cs="Times New Roman"/>
          <w:lang w:val="en-US"/>
        </w:rPr>
        <w:t>kurikulum berbasis lingkungan hidup,</w:t>
      </w:r>
      <w:r w:rsidRPr="006C3CF7">
        <w:rPr>
          <w:rFonts w:ascii="Times New Roman" w:hAnsi="Times New Roman" w:cs="Times New Roman"/>
          <w:lang w:val="en-US"/>
        </w:rPr>
        <w:t xml:space="preserve"> dalam kurikulum berbasis lingkungan hidup menekankan pada guru dan siswa.</w:t>
      </w:r>
      <w:r w:rsidR="008113E2" w:rsidRPr="008113E2">
        <w:t xml:space="preserve"> </w:t>
      </w:r>
      <w:r w:rsidR="008113E2" w:rsidRPr="008113E2">
        <w:rPr>
          <w:rFonts w:ascii="Times New Roman" w:hAnsi="Times New Roman" w:cs="Times New Roman"/>
          <w:lang w:val="en-US"/>
        </w:rPr>
        <w:t xml:space="preserve">Fajarisma </w:t>
      </w:r>
      <w:r w:rsidR="008113E2">
        <w:rPr>
          <w:rFonts w:ascii="Times New Roman" w:hAnsi="Times New Roman" w:cs="Times New Roman"/>
          <w:lang w:val="en-US"/>
        </w:rPr>
        <w:t>menyebutkan</w:t>
      </w:r>
      <w:r w:rsidR="008113E2" w:rsidRPr="008113E2">
        <w:rPr>
          <w:rFonts w:ascii="Times New Roman" w:hAnsi="Times New Roman" w:cs="Times New Roman"/>
          <w:lang w:val="en-US"/>
        </w:rPr>
        <w:t xml:space="preserve"> bahwa kurikulum berbasis lingkungan secara sederhana dapat diimplementasikan dengan cara penyampaian materi lingkungan hidup melalui kurikulum yang beragam untuk memberikan pemahaman tentang lingkungan hidup yang dikaitkan dengan kehidupan sehari-hari</w:t>
      </w:r>
      <w:r w:rsidR="008113E2">
        <w:rPr>
          <w:rFonts w:ascii="Times New Roman" w:hAnsi="Times New Roman" w:cs="Times New Roman"/>
          <w:lang w:val="en-US"/>
        </w:rPr>
        <w:t xml:space="preserve"> </w:t>
      </w:r>
      <w:r w:rsidR="008113E2">
        <w:rPr>
          <w:rFonts w:ascii="Times New Roman" w:hAnsi="Times New Roman" w:cs="Times New Roman"/>
          <w:lang w:val="en-US"/>
        </w:rPr>
        <w:fldChar w:fldCharType="begin" w:fldLock="1"/>
      </w:r>
      <w:r w:rsidR="00BB2F90">
        <w:rPr>
          <w:rFonts w:ascii="Times New Roman" w:hAnsi="Times New Roman" w:cs="Times New Roman"/>
          <w:lang w:val="en-US"/>
        </w:rPr>
        <w:instrText>ADDIN CSL_CITATION {"citationItems":[{"id":"ITEM-1","itemData":{"DOI":"10.26858/uej.v3i3.16170","ISSN":"2598-6090","abstract":"Penelitian ini adalah penelitian kuantitatif dengan pendekatan Survay dengan analisis deskriptif. Penelitian ini bertujuan untuk mengambarkan mengenai bagaimana Pelaksanaan program adiwiyata dimulai dari perencanaan, pelaksanaan, monitoring. Populasi dalam penelitian ini adalah seluruh warga sekolah yang ada di SMP Negeri 17 Makassar dengan jumlah sampel 130 orang peserta didik dan 3 guru. Teknik pengumpulan data dalam penelitian ini adalah mengunakan angket dan diperdalam melalui wawancara. Hasil uji statistik deskriptif menunjukkan bahwa pengetahuan lingkungan peserta didik SMP Negeri 17 Makassar termasuk kategori tinggi, sikap lingkungan peserta didik SMP Negeri 17 Makassar termasuk kategori tinggi, partisipasi lingkungan peserta didik SMP Negeri 17 Makassar termasuk kategori sedang. sementara pencanaan, pelaksanaan, dan monitoring sudah berjalan dengan baik. Dengan demikian dapat disimpulkan bahwa program adiwiyata sudah memberikan pengaruh positif pada pengetahuan lingkungan peserta didik dan sikap peserta didik dalam memelihara lingkungan sedangkan partisipasi peserta didik dalam memelihara lingkungan belum memberikan dampak positif. Sementara pada perencanaan, pelaksanaan, dan monitoring sudah terlaksana dengan baik.","author":[{"dropping-particle":"","family":"Patandianan","given":"Seprian","non-dropping-particle":"","parse-names":false,"suffix":""},{"dropping-particle":"","family":"Lahming","given":"Lahming","non-dropping-particle":"","parse-names":false,"suffix":""},{"dropping-particle":"","family":"S. Mandra","given":"Moh. Ahsan","non-dropping-particle":"","parse-names":false,"suffix":""}],"container-title":"UNM Environmental Journals","id":"ITEM-1","issue":"3","issued":{"date-parts":[["2020"]]},"page":"90","title":"Analisis Pelaksanaan Program Adiwiyata Di Kota Makassar","type":"article-journal","volume":"3"},"uris":["http://www.mendeley.com/documents/?uuid=23ef5a44-a775-4aa6-a5da-2a19b56b3ac9"]}],"mendeley":{"formattedCitation":"(Patandianan et al., 2020)","plainTextFormattedCitation":"(Patandianan et al., 2020)","previouslyFormattedCitation":"(Patandianan et al., 2020)"},"properties":{"noteIndex":0},"schema":"https://github.com/citation-style-language/schema/raw/master/csl-citation.json"}</w:instrText>
      </w:r>
      <w:r w:rsidR="008113E2">
        <w:rPr>
          <w:rFonts w:ascii="Times New Roman" w:hAnsi="Times New Roman" w:cs="Times New Roman"/>
          <w:lang w:val="en-US"/>
        </w:rPr>
        <w:fldChar w:fldCharType="separate"/>
      </w:r>
      <w:r w:rsidR="008113E2" w:rsidRPr="008113E2">
        <w:rPr>
          <w:rFonts w:ascii="Times New Roman" w:hAnsi="Times New Roman" w:cs="Times New Roman"/>
          <w:noProof/>
          <w:lang w:val="en-US"/>
        </w:rPr>
        <w:t>(Patandianan et al., 2020)</w:t>
      </w:r>
      <w:r w:rsidR="008113E2">
        <w:rPr>
          <w:rFonts w:ascii="Times New Roman" w:hAnsi="Times New Roman" w:cs="Times New Roman"/>
          <w:lang w:val="en-US"/>
        </w:rPr>
        <w:fldChar w:fldCharType="end"/>
      </w:r>
      <w:r w:rsidR="008113E2" w:rsidRPr="008113E2">
        <w:rPr>
          <w:rFonts w:ascii="Times New Roman" w:hAnsi="Times New Roman" w:cs="Times New Roman"/>
          <w:lang w:val="en-US"/>
        </w:rPr>
        <w:t>.</w:t>
      </w:r>
      <w:r w:rsidRPr="006C3CF7">
        <w:rPr>
          <w:rFonts w:ascii="Times New Roman" w:hAnsi="Times New Roman" w:cs="Times New Roman"/>
          <w:lang w:val="en-US"/>
        </w:rPr>
        <w:t xml:space="preserve"> </w:t>
      </w:r>
      <w:r w:rsidR="00F611FE" w:rsidRPr="006C3CF7">
        <w:rPr>
          <w:rFonts w:ascii="Times New Roman" w:hAnsi="Times New Roman" w:cs="Times New Roman"/>
          <w:lang w:val="en-US"/>
        </w:rPr>
        <w:t xml:space="preserve">Sebagaimana diketahui pada K13 tertera  mengenai cinta lingkungan, tugasnya seorang guru ialah menyampaikan dan mengingatkan selalu akan cinta lingkungan melalui setiap pembelajaran  yang berlandaskan K13, kemudian hal ini di dukung oleh pendapat kepala sekolah bahwa sebelum masuk ke dalam kelas setiap paginya siswa melakukan kegiatan literasi bersama-sama, guru mengarahkan dan mengajak siswa untuk membuang sampah ditempatnya berdasarkan jenis sampahnya serta melaksanakan kegiatan gotong royong pada setiap hari sabtu setiap minggunya. Selain itu peran peserta didik dalam melaksakan program adiwiyata ialah selalu menjaga kebersihan lingkungan sekolah dengan hal yang sederhana seperti membuang sampah pada </w:t>
      </w:r>
      <w:proofErr w:type="gramStart"/>
      <w:r w:rsidR="00F611FE" w:rsidRPr="006C3CF7">
        <w:rPr>
          <w:rFonts w:ascii="Times New Roman" w:hAnsi="Times New Roman" w:cs="Times New Roman"/>
          <w:lang w:val="en-US"/>
        </w:rPr>
        <w:t xml:space="preserve">tempatnya </w:t>
      </w:r>
      <w:r w:rsidR="005E05C8" w:rsidRPr="006C3CF7">
        <w:rPr>
          <w:rFonts w:ascii="Times New Roman" w:hAnsi="Times New Roman" w:cs="Times New Roman"/>
          <w:lang w:val="en-US"/>
        </w:rPr>
        <w:t xml:space="preserve"> berdasarkan</w:t>
      </w:r>
      <w:proofErr w:type="gramEnd"/>
      <w:r w:rsidR="005E05C8" w:rsidRPr="006C3CF7">
        <w:rPr>
          <w:rFonts w:ascii="Times New Roman" w:hAnsi="Times New Roman" w:cs="Times New Roman"/>
          <w:lang w:val="en-US"/>
        </w:rPr>
        <w:t xml:space="preserve"> jenis sampahnya dan saling mengingatkan ke teman-temanya betapa pentingnya akan cinta lingkungan.</w:t>
      </w:r>
    </w:p>
    <w:p w:rsidR="005E05C8" w:rsidRPr="006C3CF7" w:rsidRDefault="005E05C8" w:rsidP="00BB2F90">
      <w:pPr>
        <w:spacing w:before="120" w:after="120"/>
        <w:ind w:firstLine="567"/>
        <w:jc w:val="both"/>
        <w:rPr>
          <w:rFonts w:ascii="Times New Roman" w:hAnsi="Times New Roman" w:cs="Times New Roman"/>
          <w:lang w:val="en-US"/>
        </w:rPr>
      </w:pPr>
      <w:r w:rsidRPr="006C3CF7">
        <w:rPr>
          <w:rFonts w:ascii="Times New Roman" w:hAnsi="Times New Roman" w:cs="Times New Roman"/>
          <w:lang w:val="en-US"/>
        </w:rPr>
        <w:t xml:space="preserve">Program adiwiyata juga tidak hanya melalui pembelajaran di dalam kelas, tetapi juga dengan kegiatan lingkungan berbasis </w:t>
      </w:r>
      <w:r w:rsidRPr="00786E66">
        <w:rPr>
          <w:rFonts w:ascii="Times New Roman" w:hAnsi="Times New Roman" w:cs="Times New Roman"/>
          <w:lang w:val="en-US"/>
        </w:rPr>
        <w:t>partisipatif</w:t>
      </w:r>
      <w:r w:rsidR="00900F88" w:rsidRPr="006C3CF7">
        <w:rPr>
          <w:rFonts w:ascii="Times New Roman" w:hAnsi="Times New Roman" w:cs="Times New Roman"/>
          <w:lang w:val="en-US"/>
        </w:rPr>
        <w:t>.</w:t>
      </w:r>
      <w:r w:rsidRPr="006C3CF7">
        <w:rPr>
          <w:rFonts w:ascii="Times New Roman" w:hAnsi="Times New Roman" w:cs="Times New Roman"/>
          <w:lang w:val="en-US"/>
        </w:rPr>
        <w:t xml:space="preserve"> </w:t>
      </w:r>
      <w:proofErr w:type="gramStart"/>
      <w:r w:rsidR="00BB2F90">
        <w:rPr>
          <w:rFonts w:ascii="Times New Roman" w:hAnsi="Times New Roman" w:cs="Times New Roman"/>
          <w:lang w:val="en-US"/>
        </w:rPr>
        <w:t>partisipatif</w:t>
      </w:r>
      <w:proofErr w:type="gramEnd"/>
      <w:r w:rsidR="008113E2" w:rsidRPr="008113E2">
        <w:rPr>
          <w:rFonts w:ascii="Times New Roman" w:hAnsi="Times New Roman" w:cs="Times New Roman"/>
          <w:lang w:val="en-US"/>
        </w:rPr>
        <w:t xml:space="preserve"> adalah keterlibatan siswa baik secara emosio</w:t>
      </w:r>
      <w:r w:rsidR="00BB2F90">
        <w:rPr>
          <w:rFonts w:ascii="Times New Roman" w:hAnsi="Times New Roman" w:cs="Times New Roman"/>
          <w:lang w:val="en-US"/>
        </w:rPr>
        <w:t xml:space="preserve">nal, fisik dan mental </w:t>
      </w:r>
      <w:r w:rsidR="00BB2F90">
        <w:rPr>
          <w:rFonts w:ascii="Times New Roman" w:hAnsi="Times New Roman" w:cs="Times New Roman"/>
          <w:lang w:val="en-US"/>
        </w:rPr>
        <w:lastRenderedPageBreak/>
        <w:t xml:space="preserve">untuk </w:t>
      </w:r>
      <w:r w:rsidR="008113E2" w:rsidRPr="008113E2">
        <w:rPr>
          <w:rFonts w:ascii="Times New Roman" w:hAnsi="Times New Roman" w:cs="Times New Roman"/>
          <w:lang w:val="en-US"/>
        </w:rPr>
        <w:t>memberikan inisiatif dalam menjalankan kegiatan-kegiatan berbasis lingkungan hidup di sekolah. Siswa memiliki tanggung jawab menjaga kelestarian lingkungan karena rasa senasib dalam melaksanakan program sekolah Adiwiyata. Partisipasi siswa dalam pendidikan lingkungan hidup tidak sekedar menerima teori saja melainkan melaksanakan praktik secara langsung sesuai kebijakan yang diterapkan oleh pihak sekolah</w:t>
      </w:r>
      <w:r w:rsidR="00BB2F90">
        <w:rPr>
          <w:rFonts w:ascii="Times New Roman" w:hAnsi="Times New Roman" w:cs="Times New Roman"/>
          <w:lang w:val="en-US"/>
        </w:rPr>
        <w:t xml:space="preserve"> </w:t>
      </w:r>
      <w:r w:rsidR="00BB2F90">
        <w:rPr>
          <w:rFonts w:ascii="Times New Roman" w:hAnsi="Times New Roman" w:cs="Times New Roman"/>
          <w:lang w:val="en-US"/>
        </w:rPr>
        <w:fldChar w:fldCharType="begin" w:fldLock="1"/>
      </w:r>
      <w:r w:rsidR="00786E66">
        <w:rPr>
          <w:rFonts w:ascii="Times New Roman" w:hAnsi="Times New Roman" w:cs="Times New Roman"/>
          <w:lang w:val="en-US"/>
        </w:rPr>
        <w:instrText>ADDIN CSL_CITATION {"citationItems":[{"id":"ITEM-1","itemData":{"DOI":"10.21009/plpb.211.04","ISSN":"1411-1829","abstract":" This research is located at SMP Negeri 12 Surabaya, which is one of the junior high schools that started pioneering for Adiwiyata Schools starting in 2010. The aim of implementing the Adiwiyata program in this school is to create schools that are caring, cultured in the environment and increasing participation in environmental learning. This study has a sub-focus of discussion that has been determined namely the enviromentally sound policies that are applied, the implementation of the environment-based curriculum applied, participatory environment-based activities, management of environmentally friendly supporting descriptive approach. The procedur of collecting research data is observation, in-depth interviews and documentation. Data sources are interviews of adiwiyata team members, team members and teachers. The data analysis of this research used an interactive data analysis model with data collection, data reduction,data presentation and verification. The result of the study showet that the school succeeded in obtainig the Adiwiyata Mandiri school award by forming 15 working groups and establishing 15 activities to support the implementation of the Adiwiyata program. Each working group has minimum of 2 teachers as supervisors and 12 to 20 students. These activities are in the form of takakura waste processing, composter,toga plants, healthy canteen, a clean Friday , 4R (Reuse, Reduce, Recycle, Replace), etc. The program implemented as a strategic program has long-term and sustainable benefit.","author":[{"dropping-particle":"","family":"Rica Naudita Krisna Setioningrum","given":"","non-dropping-particle":"","parse-names":false,"suffix":""},{"dropping-particle":"","family":"Mukono","given":"Jojok","non-dropping-particle":"","parse-names":false,"suffix":""}],"container-title":"Jurnal Ilmiah Pendidikan Lingkungan dan Pembangunan","id":"ITEM-1","issue":"01","issued":{"date-parts":[["2020"]]},"page":"30-42","title":"Mplementasi Program Adiwiyata Mandiri Dalam Peningkatan Partisipasi Pembelajaran Lingkungan Hidup Di Smp Negeri 12 Surabaya","type":"article-journal","volume":"21"},"uris":["http://www.mendeley.com/documents/?uuid=5081415f-789b-4768-8e6b-a6d59d97132d"]}],"mendeley":{"formattedCitation":"(Rica Naudita Krisna Setioningrum &amp; Mukono, 2020)","plainTextFormattedCitation":"(Rica Naudita Krisna Setioningrum &amp; Mukono, 2020)","previouslyFormattedCitation":"(Rica Naudita Krisna Setioningrum &amp; Mukono, 2020)"},"properties":{"noteIndex":0},"schema":"https://github.com/citation-style-language/schema/raw/master/csl-citation.json"}</w:instrText>
      </w:r>
      <w:r w:rsidR="00BB2F90">
        <w:rPr>
          <w:rFonts w:ascii="Times New Roman" w:hAnsi="Times New Roman" w:cs="Times New Roman"/>
          <w:lang w:val="en-US"/>
        </w:rPr>
        <w:fldChar w:fldCharType="separate"/>
      </w:r>
      <w:r w:rsidR="00BB2F90" w:rsidRPr="00BB2F90">
        <w:rPr>
          <w:rFonts w:ascii="Times New Roman" w:hAnsi="Times New Roman" w:cs="Times New Roman"/>
          <w:noProof/>
          <w:lang w:val="en-US"/>
        </w:rPr>
        <w:t>(Rica Naudita Krisna Setioningrum &amp; Mukono, 2020)</w:t>
      </w:r>
      <w:r w:rsidR="00BB2F90">
        <w:rPr>
          <w:rFonts w:ascii="Times New Roman" w:hAnsi="Times New Roman" w:cs="Times New Roman"/>
          <w:lang w:val="en-US"/>
        </w:rPr>
        <w:fldChar w:fldCharType="end"/>
      </w:r>
      <w:r w:rsidR="008113E2" w:rsidRPr="008113E2">
        <w:rPr>
          <w:rFonts w:ascii="Times New Roman" w:hAnsi="Times New Roman" w:cs="Times New Roman"/>
          <w:lang w:val="en-US"/>
        </w:rPr>
        <w:t>.</w:t>
      </w:r>
      <w:r w:rsidR="00900F88" w:rsidRPr="006C3CF7">
        <w:rPr>
          <w:rFonts w:ascii="Times New Roman" w:hAnsi="Times New Roman" w:cs="Times New Roman"/>
          <w:lang w:val="en-US"/>
        </w:rPr>
        <w:t>K</w:t>
      </w:r>
      <w:r w:rsidRPr="006C3CF7">
        <w:rPr>
          <w:rFonts w:ascii="Times New Roman" w:hAnsi="Times New Roman" w:cs="Times New Roman"/>
          <w:lang w:val="en-US"/>
        </w:rPr>
        <w:t>egiatan lingkungan berbasis partisipatif yang SD Negeri 193 Pekanbaru</w:t>
      </w:r>
      <w:r w:rsidR="00900F88" w:rsidRPr="006C3CF7">
        <w:rPr>
          <w:rFonts w:ascii="Times New Roman" w:hAnsi="Times New Roman" w:cs="Times New Roman"/>
          <w:lang w:val="en-US"/>
        </w:rPr>
        <w:t xml:space="preserve"> lakukan</w:t>
      </w:r>
      <w:r w:rsidRPr="006C3CF7">
        <w:rPr>
          <w:rFonts w:ascii="Times New Roman" w:hAnsi="Times New Roman" w:cs="Times New Roman"/>
          <w:lang w:val="en-US"/>
        </w:rPr>
        <w:t xml:space="preserve"> ialah melaksakan kegaiatan perlindungan dan pengelolaam lingkungan hidup bagi warga sekolah dan menjalin kerjasama dalam melaksakan kegiatan dan pengelolaan lingkungan hidup</w:t>
      </w:r>
      <w:r w:rsidR="00900F88" w:rsidRPr="006C3CF7">
        <w:rPr>
          <w:rFonts w:ascii="Times New Roman" w:hAnsi="Times New Roman" w:cs="Times New Roman"/>
          <w:lang w:val="en-US"/>
        </w:rPr>
        <w:t xml:space="preserve">. Berdasarkan hasil wawancara yang dilakukan dengan guru, diperoleh informasi bahwa kegiatan yang dilakukan pada setiap paginya ialah menyiram tanaman di depan masing-masing kelas, membuat apotek hidup, dan membersihkan lingkungan sekolah bersama </w:t>
      </w:r>
      <w:proofErr w:type="gramStart"/>
      <w:r w:rsidR="00900F88" w:rsidRPr="006C3CF7">
        <w:rPr>
          <w:rFonts w:ascii="Times New Roman" w:hAnsi="Times New Roman" w:cs="Times New Roman"/>
          <w:lang w:val="en-US"/>
        </w:rPr>
        <w:t>sama</w:t>
      </w:r>
      <w:proofErr w:type="gramEnd"/>
      <w:r w:rsidR="00900F88" w:rsidRPr="006C3CF7">
        <w:rPr>
          <w:rFonts w:ascii="Times New Roman" w:hAnsi="Times New Roman" w:cs="Times New Roman"/>
          <w:lang w:val="en-US"/>
        </w:rPr>
        <w:t>. Untuk mendukung berjalannya pelaksanaan kegiatan lingkungan tersebut sekolah menjalin kerjasama dengan beberapa pihak dari berbagai lembaga pemerintahan dan instansi, hal ini senada dengan pendapat kepala sekolah yang menyatakan bahwa sekolah telah menjalin kerjasama dengan SMK Pertanian Terpadu Negeri Pekanbaru</w:t>
      </w:r>
      <w:r w:rsidR="007846A6" w:rsidRPr="006C3CF7">
        <w:rPr>
          <w:rFonts w:ascii="Times New Roman" w:hAnsi="Times New Roman" w:cs="Times New Roman"/>
          <w:lang w:val="en-US"/>
        </w:rPr>
        <w:t>, sebagai pembimbing tentang pengolahan tanah dan pembuatan pupuk kompos, BPOM sebagai penyuluh atau pengarah tentang pentingnya menjaga kebersihan jajanan dilingkungan sekolah dan DLHK sebagai mitra bank sampah, serta puskesmas sebagai mitra kesehatan warga sekolah.</w:t>
      </w:r>
    </w:p>
    <w:p w:rsidR="002F1C13" w:rsidRPr="006C3CF7" w:rsidRDefault="007846A6" w:rsidP="002F1C13">
      <w:pPr>
        <w:spacing w:before="120" w:after="120"/>
        <w:ind w:firstLine="567"/>
        <w:jc w:val="both"/>
        <w:rPr>
          <w:rFonts w:ascii="Times New Roman" w:hAnsi="Times New Roman" w:cs="Times New Roman"/>
          <w:lang w:val="en-US"/>
        </w:rPr>
      </w:pPr>
      <w:r w:rsidRPr="006C3CF7">
        <w:rPr>
          <w:rFonts w:ascii="Times New Roman" w:hAnsi="Times New Roman" w:cs="Times New Roman"/>
          <w:lang w:val="en-US"/>
        </w:rPr>
        <w:t>Kesuksesan berjalannya program adiwiyata juga tak lepas dari sarana dan prasarana, karena sarana dan prasarana sangat penting dalam menunjang kesuksesan program adiwiyata.</w:t>
      </w:r>
      <w:r w:rsidR="00BB2F90">
        <w:rPr>
          <w:rFonts w:ascii="Times New Roman" w:hAnsi="Times New Roman" w:cs="Times New Roman"/>
          <w:lang w:val="en-US"/>
        </w:rPr>
        <w:t xml:space="preserve"> </w:t>
      </w:r>
      <w:r w:rsidRPr="006C3CF7">
        <w:rPr>
          <w:rFonts w:ascii="Times New Roman" w:hAnsi="Times New Roman" w:cs="Times New Roman"/>
          <w:lang w:val="en-US"/>
        </w:rPr>
        <w:t xml:space="preserve"> Berdasarkan hasil observasi yang peneliti lakukan di SD Negeri 193 </w:t>
      </w:r>
      <w:proofErr w:type="gramStart"/>
      <w:r w:rsidRPr="006C3CF7">
        <w:rPr>
          <w:rFonts w:ascii="Times New Roman" w:hAnsi="Times New Roman" w:cs="Times New Roman"/>
          <w:lang w:val="en-US"/>
        </w:rPr>
        <w:t>Pekanbaru  diketahui</w:t>
      </w:r>
      <w:proofErr w:type="gramEnd"/>
      <w:r w:rsidRPr="006C3CF7">
        <w:rPr>
          <w:rFonts w:ascii="Times New Roman" w:hAnsi="Times New Roman" w:cs="Times New Roman"/>
          <w:lang w:val="en-US"/>
        </w:rPr>
        <w:t xml:space="preserve"> bahwa kelengkapan sarana dan prasarana </w:t>
      </w:r>
      <w:r w:rsidR="002F1C13" w:rsidRPr="006C3CF7">
        <w:rPr>
          <w:rFonts w:ascii="Times New Roman" w:hAnsi="Times New Roman" w:cs="Times New Roman"/>
          <w:lang w:val="en-US"/>
        </w:rPr>
        <w:t>sudah memadai seperti adanya tempat sampah 3 warna disetiap depan masing-masing kelas, tersedianya tempat cuci tangan dan lahan yang dijadikan sebagai tempat membuat apotek hidup, menanam sayuran. Kelengkapan sarana dan prasarana di SD Negeri 193 Pekanbaru juga tak lepas dari pengelolaan yang baik dari pihak sekolah yang selalu</w:t>
      </w:r>
      <w:r w:rsidR="00786E66">
        <w:rPr>
          <w:rFonts w:ascii="Times New Roman" w:hAnsi="Times New Roman" w:cs="Times New Roman"/>
          <w:lang w:val="en-US"/>
        </w:rPr>
        <w:t xml:space="preserve"> mengikuti prosedur penggunaan, hal inni senada dengan  pendapat </w:t>
      </w:r>
      <w:r w:rsidR="00786E66" w:rsidRPr="00786E66">
        <w:rPr>
          <w:rFonts w:ascii="Times New Roman" w:hAnsi="Times New Roman" w:cs="Times New Roman"/>
          <w:lang w:val="en-US"/>
        </w:rPr>
        <w:t xml:space="preserve">Tatang </w:t>
      </w:r>
      <w:r w:rsidR="00786E66">
        <w:rPr>
          <w:rFonts w:ascii="Times New Roman" w:hAnsi="Times New Roman" w:cs="Times New Roman"/>
          <w:lang w:val="en-US"/>
        </w:rPr>
        <w:t>yang</w:t>
      </w:r>
      <w:r w:rsidR="00786E66" w:rsidRPr="00786E66">
        <w:rPr>
          <w:rFonts w:ascii="Times New Roman" w:hAnsi="Times New Roman" w:cs="Times New Roman"/>
          <w:lang w:val="en-US"/>
        </w:rPr>
        <w:t xml:space="preserve"> menjelaskan bahwa manajemen sarana dan prasarana sekolah salah satunya yaitu penggunaan atau pemanfaatan yang dilakukan secara efektif dan efesien</w:t>
      </w:r>
      <w:r w:rsidR="00786E66">
        <w:rPr>
          <w:rFonts w:ascii="Times New Roman" w:hAnsi="Times New Roman" w:cs="Times New Roman"/>
          <w:lang w:val="en-US"/>
        </w:rPr>
        <w:t xml:space="preserve"> </w:t>
      </w:r>
      <w:r w:rsidR="00786E66">
        <w:rPr>
          <w:rFonts w:ascii="Times New Roman" w:hAnsi="Times New Roman" w:cs="Times New Roman"/>
          <w:lang w:val="en-US"/>
        </w:rPr>
        <w:fldChar w:fldCharType="begin" w:fldLock="1"/>
      </w:r>
      <w:r w:rsidR="00786E66">
        <w:rPr>
          <w:rFonts w:ascii="Times New Roman" w:hAnsi="Times New Roman" w:cs="Times New Roman"/>
          <w:lang w:val="en-US"/>
        </w:rPr>
        <w:instrText>ADDIN CSL_CITATION {"citationItems":[{"id":"ITEM-1","itemData":{"author":[{"dropping-particle":"","family":"Riki","given":"Muhammad. Sumarnie","non-dropping-particle":"","parse-names":false,"suffix":""}],"container-title":"Equity in Education Journal","id":"ITEM-1","issue":"1","issued":{"date-parts":[["2021"]]},"page":"47-53","title":"MANAJEMEN PROGRAM ADIWIYATA DI SMP NEGERI 1 MENTAYA HILIR SELATAN KABUPATEN KOTAWARINGIN TIMUR","type":"article-journal","volume":"3"},"uris":["http://www.mendeley.com/documents/?uuid=48f3d413-e750-4b60-8659-517b67bb518f"]}],"mendeley":{"formattedCitation":"(Riki, 2021)","plainTextFormattedCitation":"(Riki, 2021)"},"properties":{"noteIndex":0},"schema":"https://github.com/citation-style-language/schema/raw/master/csl-citation.json"}</w:instrText>
      </w:r>
      <w:r w:rsidR="00786E66">
        <w:rPr>
          <w:rFonts w:ascii="Times New Roman" w:hAnsi="Times New Roman" w:cs="Times New Roman"/>
          <w:lang w:val="en-US"/>
        </w:rPr>
        <w:fldChar w:fldCharType="separate"/>
      </w:r>
      <w:r w:rsidR="00786E66" w:rsidRPr="00786E66">
        <w:rPr>
          <w:rFonts w:ascii="Times New Roman" w:hAnsi="Times New Roman" w:cs="Times New Roman"/>
          <w:noProof/>
          <w:lang w:val="en-US"/>
        </w:rPr>
        <w:t>(Riki, 2021)</w:t>
      </w:r>
      <w:r w:rsidR="00786E66">
        <w:rPr>
          <w:rFonts w:ascii="Times New Roman" w:hAnsi="Times New Roman" w:cs="Times New Roman"/>
          <w:lang w:val="en-US"/>
        </w:rPr>
        <w:fldChar w:fldCharType="end"/>
      </w:r>
      <w:r w:rsidR="00786E66" w:rsidRPr="00786E66">
        <w:rPr>
          <w:rFonts w:ascii="Times New Roman" w:hAnsi="Times New Roman" w:cs="Times New Roman"/>
          <w:lang w:val="en-US"/>
        </w:rPr>
        <w:t>.</w:t>
      </w:r>
      <w:r w:rsidR="00786E66">
        <w:rPr>
          <w:rFonts w:ascii="Times New Roman" w:hAnsi="Times New Roman" w:cs="Times New Roman"/>
          <w:lang w:val="en-US"/>
        </w:rPr>
        <w:t xml:space="preserve"> Dari </w:t>
      </w:r>
      <w:r w:rsidR="002F1C13" w:rsidRPr="006C3CF7">
        <w:rPr>
          <w:rFonts w:ascii="Times New Roman" w:hAnsi="Times New Roman" w:cs="Times New Roman"/>
          <w:lang w:val="en-US"/>
        </w:rPr>
        <w:t>hasil wawancara yang dilakukan dengan guru dan kepala sekolah diperoleh informasi bahwa sekolah selalu memantau sarana dan prasarana ini, jika ada sarana dan prasarana yang kurang lengkap atau yang dibutuhkan sekolah langsung menyediakan sarana dan prasarana tersebut.</w:t>
      </w:r>
      <w:r w:rsidR="00786E66">
        <w:rPr>
          <w:rFonts w:ascii="Times New Roman" w:hAnsi="Times New Roman" w:cs="Times New Roman"/>
          <w:lang w:val="en-US"/>
        </w:rPr>
        <w:t xml:space="preserve"> </w:t>
      </w:r>
      <w:proofErr w:type="gramStart"/>
      <w:r w:rsidR="00786E66">
        <w:rPr>
          <w:rFonts w:ascii="Times New Roman" w:hAnsi="Times New Roman" w:cs="Times New Roman"/>
          <w:lang w:val="en-US"/>
        </w:rPr>
        <w:t>t</w:t>
      </w:r>
      <w:proofErr w:type="gramEnd"/>
      <w:r w:rsidR="002F1C13" w:rsidRPr="006C3CF7">
        <w:rPr>
          <w:rFonts w:ascii="Times New Roman" w:hAnsi="Times New Roman" w:cs="Times New Roman"/>
          <w:lang w:val="en-US"/>
        </w:rPr>
        <w:t xml:space="preserve"> </w:t>
      </w:r>
    </w:p>
    <w:p w:rsidR="002F1C13" w:rsidRPr="006C3CF7" w:rsidRDefault="002F1C13" w:rsidP="002F1C13">
      <w:pPr>
        <w:spacing w:before="120" w:after="120"/>
        <w:ind w:firstLine="567"/>
        <w:jc w:val="both"/>
        <w:rPr>
          <w:rFonts w:ascii="Times New Roman" w:hAnsi="Times New Roman" w:cs="Times New Roman"/>
          <w:lang w:val="en-US"/>
        </w:rPr>
      </w:pPr>
      <w:r w:rsidRPr="006C3CF7">
        <w:rPr>
          <w:rFonts w:ascii="Times New Roman" w:hAnsi="Times New Roman" w:cs="Times New Roman"/>
          <w:lang w:val="en-US"/>
        </w:rPr>
        <w:t>Berikut ini merupakan salah satu pengimplementasian program adiwiyata di SD Negeri 193 Pekanbaru:</w:t>
      </w:r>
    </w:p>
    <w:p w:rsidR="002F1C13" w:rsidRPr="006C3CF7" w:rsidRDefault="00196354" w:rsidP="002F1C13">
      <w:pPr>
        <w:spacing w:before="120" w:after="120"/>
        <w:jc w:val="both"/>
        <w:rPr>
          <w:rFonts w:ascii="Times New Roman" w:hAnsi="Times New Roman" w:cs="Times New Roman"/>
          <w:lang w:val="en-US"/>
        </w:rPr>
      </w:pPr>
      <w:r w:rsidRPr="006C3CF7">
        <w:rPr>
          <w:rFonts w:ascii="Times New Roman" w:hAnsi="Times New Roman" w:cs="Times New Roman"/>
          <w:noProof/>
          <w:lang w:val="en-US"/>
        </w:rPr>
        <w:drawing>
          <wp:anchor distT="0" distB="0" distL="114300" distR="114300" simplePos="0" relativeHeight="251665408" behindDoc="1" locked="0" layoutInCell="1" allowOverlap="1">
            <wp:simplePos x="0" y="0"/>
            <wp:positionH relativeFrom="column">
              <wp:posOffset>4962525</wp:posOffset>
            </wp:positionH>
            <wp:positionV relativeFrom="paragraph">
              <wp:posOffset>10795</wp:posOffset>
            </wp:positionV>
            <wp:extent cx="1210310" cy="1200150"/>
            <wp:effectExtent l="0" t="0" r="889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19-10-08 at 08.38.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10310" cy="1200150"/>
                    </a:xfrm>
                    <a:prstGeom prst="rect">
                      <a:avLst/>
                    </a:prstGeom>
                  </pic:spPr>
                </pic:pic>
              </a:graphicData>
            </a:graphic>
            <wp14:sizeRelH relativeFrom="page">
              <wp14:pctWidth>0</wp14:pctWidth>
            </wp14:sizeRelH>
            <wp14:sizeRelV relativeFrom="page">
              <wp14:pctHeight>0</wp14:pctHeight>
            </wp14:sizeRelV>
          </wp:anchor>
        </w:drawing>
      </w:r>
      <w:r w:rsidRPr="006C3CF7">
        <w:rPr>
          <w:rFonts w:ascii="Times New Roman" w:hAnsi="Times New Roman" w:cs="Times New Roman"/>
          <w:noProof/>
          <w:lang w:val="en-US"/>
        </w:rPr>
        <w:drawing>
          <wp:anchor distT="0" distB="0" distL="114300" distR="114300" simplePos="0" relativeHeight="251664384" behindDoc="1" locked="0" layoutInCell="1" allowOverlap="1">
            <wp:simplePos x="0" y="0"/>
            <wp:positionH relativeFrom="margin">
              <wp:align>center</wp:align>
            </wp:positionH>
            <wp:positionV relativeFrom="paragraph">
              <wp:posOffset>10795</wp:posOffset>
            </wp:positionV>
            <wp:extent cx="1206500" cy="1219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19-10-08 at 08.38.29 (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06500" cy="1219200"/>
                    </a:xfrm>
                    <a:prstGeom prst="rect">
                      <a:avLst/>
                    </a:prstGeom>
                  </pic:spPr>
                </pic:pic>
              </a:graphicData>
            </a:graphic>
            <wp14:sizeRelH relativeFrom="page">
              <wp14:pctWidth>0</wp14:pctWidth>
            </wp14:sizeRelH>
            <wp14:sizeRelV relativeFrom="page">
              <wp14:pctHeight>0</wp14:pctHeight>
            </wp14:sizeRelV>
          </wp:anchor>
        </w:drawing>
      </w:r>
      <w:r w:rsidRPr="006C3CF7">
        <w:rPr>
          <w:rFonts w:ascii="Times New Roman" w:hAnsi="Times New Roman" w:cs="Times New Roman"/>
          <w:noProof/>
          <w:lang w:val="en-US"/>
        </w:rPr>
        <w:drawing>
          <wp:inline distT="0" distB="0" distL="0" distR="0" wp14:anchorId="7CE3B68F" wp14:editId="46DF8F4C">
            <wp:extent cx="1238250" cy="1244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9-10-08 at 08.38.22.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38250" cy="1244600"/>
                    </a:xfrm>
                    <a:prstGeom prst="rect">
                      <a:avLst/>
                    </a:prstGeom>
                  </pic:spPr>
                </pic:pic>
              </a:graphicData>
            </a:graphic>
          </wp:inline>
        </w:drawing>
      </w:r>
    </w:p>
    <w:p w:rsidR="00684BBD"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r w:rsidRPr="006C3CF7">
        <w:rPr>
          <w:rFonts w:ascii="Times New Roman" w:hAnsi="Times New Roman" w:cs="Times New Roman"/>
          <w:lang w:val="en-US"/>
        </w:rPr>
        <w:t>Gambar 1. Pemanfaatan sampah yang bisa diaur ulang menjadi kerajinan tangan yang dibuat oleh siswa.</w:t>
      </w: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r w:rsidRPr="006C3CF7">
        <w:rPr>
          <w:rFonts w:ascii="Times New Roman" w:hAnsi="Times New Roman" w:cs="Times New Roman"/>
          <w:noProof/>
          <w:lang w:val="en-US"/>
        </w:rPr>
        <w:drawing>
          <wp:anchor distT="0" distB="0" distL="114300" distR="114300" simplePos="0" relativeHeight="251667456" behindDoc="1" locked="0" layoutInCell="1" allowOverlap="1">
            <wp:simplePos x="0" y="0"/>
            <wp:positionH relativeFrom="column">
              <wp:posOffset>3448050</wp:posOffset>
            </wp:positionH>
            <wp:positionV relativeFrom="paragraph">
              <wp:posOffset>13335</wp:posOffset>
            </wp:positionV>
            <wp:extent cx="1962150" cy="1838325"/>
            <wp:effectExtent l="0" t="0" r="0"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51565924_2402844443279851_542230412710117376_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62150" cy="1838325"/>
                    </a:xfrm>
                    <a:prstGeom prst="rect">
                      <a:avLst/>
                    </a:prstGeom>
                  </pic:spPr>
                </pic:pic>
              </a:graphicData>
            </a:graphic>
            <wp14:sizeRelH relativeFrom="page">
              <wp14:pctWidth>0</wp14:pctWidth>
            </wp14:sizeRelH>
            <wp14:sizeRelV relativeFrom="page">
              <wp14:pctHeight>0</wp14:pctHeight>
            </wp14:sizeRelV>
          </wp:anchor>
        </w:drawing>
      </w:r>
      <w:r w:rsidRPr="006C3CF7">
        <w:rPr>
          <w:rFonts w:ascii="Times New Roman" w:hAnsi="Times New Roman" w:cs="Times New Roman"/>
          <w:noProof/>
          <w:lang w:val="en-US"/>
        </w:rPr>
        <w:drawing>
          <wp:anchor distT="0" distB="0" distL="114300" distR="114300" simplePos="0" relativeHeight="251666432" behindDoc="1" locked="0" layoutInCell="1" allowOverlap="1">
            <wp:simplePos x="0" y="0"/>
            <wp:positionH relativeFrom="column">
              <wp:posOffset>857250</wp:posOffset>
            </wp:positionH>
            <wp:positionV relativeFrom="paragraph">
              <wp:posOffset>13335</wp:posOffset>
            </wp:positionV>
            <wp:extent cx="1968500" cy="1860550"/>
            <wp:effectExtent l="0" t="0" r="0" b="63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190427-WA004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68500" cy="1860550"/>
                    </a:xfrm>
                    <a:prstGeom prst="rect">
                      <a:avLst/>
                    </a:prstGeom>
                  </pic:spPr>
                </pic:pic>
              </a:graphicData>
            </a:graphic>
            <wp14:sizeRelH relativeFrom="page">
              <wp14:pctWidth>0</wp14:pctWidth>
            </wp14:sizeRelH>
            <wp14:sizeRelV relativeFrom="page">
              <wp14:pctHeight>0</wp14:pctHeight>
            </wp14:sizeRelV>
          </wp:anchor>
        </w:drawing>
      </w: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r w:rsidRPr="006C3CF7">
        <w:rPr>
          <w:rFonts w:ascii="Times New Roman" w:hAnsi="Times New Roman" w:cs="Times New Roman"/>
          <w:lang w:val="en-US"/>
        </w:rPr>
        <w:t>Gambar 2. Kerjasama sekolah dengan beberapa lembaga dan isntansi</w:t>
      </w: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r w:rsidRPr="006C3CF7">
        <w:rPr>
          <w:rFonts w:ascii="Times New Roman" w:hAnsi="Times New Roman" w:cs="Times New Roman"/>
          <w:noProof/>
          <w:sz w:val="24"/>
          <w:szCs w:val="24"/>
          <w:lang w:val="en-US"/>
        </w:rPr>
        <w:drawing>
          <wp:anchor distT="0" distB="0" distL="114300" distR="114300" simplePos="0" relativeHeight="251669504" behindDoc="1" locked="0" layoutInCell="1" allowOverlap="1">
            <wp:simplePos x="0" y="0"/>
            <wp:positionH relativeFrom="column">
              <wp:posOffset>3495675</wp:posOffset>
            </wp:positionH>
            <wp:positionV relativeFrom="paragraph">
              <wp:posOffset>13335</wp:posOffset>
            </wp:positionV>
            <wp:extent cx="1962150" cy="1517650"/>
            <wp:effectExtent l="0" t="0" r="0" b="635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IDROPONIK.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62150" cy="1517650"/>
                    </a:xfrm>
                    <a:prstGeom prst="rect">
                      <a:avLst/>
                    </a:prstGeom>
                  </pic:spPr>
                </pic:pic>
              </a:graphicData>
            </a:graphic>
            <wp14:sizeRelH relativeFrom="page">
              <wp14:pctWidth>0</wp14:pctWidth>
            </wp14:sizeRelH>
            <wp14:sizeRelV relativeFrom="page">
              <wp14:pctHeight>0</wp14:pctHeight>
            </wp14:sizeRelV>
          </wp:anchor>
        </w:drawing>
      </w:r>
      <w:r w:rsidRPr="006C3CF7">
        <w:rPr>
          <w:rFonts w:ascii="Times New Roman" w:hAnsi="Times New Roman" w:cs="Times New Roman"/>
          <w:noProof/>
          <w:sz w:val="24"/>
          <w:szCs w:val="24"/>
          <w:lang w:val="en-US"/>
        </w:rPr>
        <w:drawing>
          <wp:anchor distT="0" distB="0" distL="114300" distR="114300" simplePos="0" relativeHeight="251668480" behindDoc="1" locked="0" layoutInCell="1" allowOverlap="1">
            <wp:simplePos x="0" y="0"/>
            <wp:positionH relativeFrom="column">
              <wp:posOffset>990600</wp:posOffset>
            </wp:positionH>
            <wp:positionV relativeFrom="paragraph">
              <wp:posOffset>13335</wp:posOffset>
            </wp:positionV>
            <wp:extent cx="1873250" cy="1517650"/>
            <wp:effectExtent l="0" t="0" r="0" b="635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IDROPONIK 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73250" cy="1517650"/>
                    </a:xfrm>
                    <a:prstGeom prst="rect">
                      <a:avLst/>
                    </a:prstGeom>
                  </pic:spPr>
                </pic:pic>
              </a:graphicData>
            </a:graphic>
            <wp14:sizeRelH relativeFrom="page">
              <wp14:pctWidth>0</wp14:pctWidth>
            </wp14:sizeRelH>
            <wp14:sizeRelV relativeFrom="page">
              <wp14:pctHeight>0</wp14:pctHeight>
            </wp14:sizeRelV>
          </wp:anchor>
        </w:drawing>
      </w: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jc w:val="center"/>
        <w:rPr>
          <w:rFonts w:ascii="Times New Roman" w:hAnsi="Times New Roman" w:cs="Times New Roman"/>
          <w:lang w:val="en-US"/>
        </w:rPr>
      </w:pPr>
      <w:r w:rsidRPr="006C3CF7">
        <w:rPr>
          <w:rFonts w:ascii="Times New Roman" w:hAnsi="Times New Roman" w:cs="Times New Roman"/>
          <w:lang w:val="en-US"/>
        </w:rPr>
        <w:t>Gambar 3. Pemanfaatan dan pengelolaan lingkungan</w:t>
      </w:r>
    </w:p>
    <w:p w:rsidR="00196354" w:rsidRPr="006C3CF7" w:rsidRDefault="00196354" w:rsidP="00196354">
      <w:pPr>
        <w:widowControl w:val="0"/>
        <w:autoSpaceDE w:val="0"/>
        <w:autoSpaceDN w:val="0"/>
        <w:adjustRightInd w:val="0"/>
        <w:spacing w:after="0" w:line="240" w:lineRule="auto"/>
        <w:jc w:val="center"/>
        <w:rPr>
          <w:rFonts w:ascii="Times New Roman" w:hAnsi="Times New Roman" w:cs="Times New Roman"/>
          <w:lang w:val="en-US"/>
        </w:rPr>
      </w:pPr>
    </w:p>
    <w:p w:rsidR="00196354" w:rsidRPr="006C3CF7" w:rsidRDefault="00196354" w:rsidP="00196354">
      <w:pPr>
        <w:widowControl w:val="0"/>
        <w:autoSpaceDE w:val="0"/>
        <w:autoSpaceDN w:val="0"/>
        <w:adjustRightInd w:val="0"/>
        <w:spacing w:after="0" w:line="240" w:lineRule="auto"/>
        <w:ind w:firstLine="480"/>
        <w:jc w:val="center"/>
        <w:rPr>
          <w:rFonts w:ascii="Times New Roman" w:hAnsi="Times New Roman" w:cs="Times New Roman"/>
          <w:lang w:val="en-US"/>
        </w:rPr>
      </w:pPr>
    </w:p>
    <w:p w:rsidR="00786E66" w:rsidRPr="00786E66" w:rsidRDefault="004962E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6C3CF7">
        <w:rPr>
          <w:rFonts w:ascii="Times New Roman" w:hAnsi="Times New Roman" w:cs="Times New Roman"/>
        </w:rPr>
        <w:fldChar w:fldCharType="begin" w:fldLock="1"/>
      </w:r>
      <w:r w:rsidRPr="006C3CF7">
        <w:rPr>
          <w:rFonts w:ascii="Times New Roman" w:hAnsi="Times New Roman" w:cs="Times New Roman"/>
        </w:rPr>
        <w:instrText xml:space="preserve">ADDIN Mendeley Bibliography CSL_BIBLIOGRAPHY </w:instrText>
      </w:r>
      <w:r w:rsidRPr="006C3CF7">
        <w:rPr>
          <w:rFonts w:ascii="Times New Roman" w:hAnsi="Times New Roman" w:cs="Times New Roman"/>
        </w:rPr>
        <w:fldChar w:fldCharType="separate"/>
      </w:r>
      <w:r w:rsidR="00786E66" w:rsidRPr="00786E66">
        <w:rPr>
          <w:rFonts w:ascii="Times New Roman" w:hAnsi="Times New Roman" w:cs="Times New Roman"/>
          <w:noProof/>
          <w:szCs w:val="24"/>
        </w:rPr>
        <w:t xml:space="preserve">Al-anwari, A. M. (2014). Strategi Pembentukan Karakter Peduli Lingkungan Di Sekolah Adiwiyata Mandiri. </w:t>
      </w:r>
      <w:r w:rsidR="00786E66" w:rsidRPr="00786E66">
        <w:rPr>
          <w:rFonts w:ascii="Times New Roman" w:hAnsi="Times New Roman" w:cs="Times New Roman"/>
          <w:i/>
          <w:iCs/>
          <w:noProof/>
          <w:szCs w:val="24"/>
        </w:rPr>
        <w:t>Ta’dib</w:t>
      </w:r>
      <w:r w:rsidR="00786E66" w:rsidRPr="00786E66">
        <w:rPr>
          <w:rFonts w:ascii="Times New Roman" w:hAnsi="Times New Roman" w:cs="Times New Roman"/>
          <w:noProof/>
          <w:szCs w:val="24"/>
        </w:rPr>
        <w:t xml:space="preserve">, </w:t>
      </w:r>
      <w:r w:rsidR="00786E66" w:rsidRPr="00786E66">
        <w:rPr>
          <w:rFonts w:ascii="Times New Roman" w:hAnsi="Times New Roman" w:cs="Times New Roman"/>
          <w:i/>
          <w:iCs/>
          <w:noProof/>
          <w:szCs w:val="24"/>
        </w:rPr>
        <w:t>19</w:t>
      </w:r>
      <w:r w:rsidR="00786E66" w:rsidRPr="00786E66">
        <w:rPr>
          <w:rFonts w:ascii="Times New Roman" w:hAnsi="Times New Roman" w:cs="Times New Roman"/>
          <w:noProof/>
          <w:szCs w:val="24"/>
        </w:rPr>
        <w:t xml:space="preserve">(02), 227–252. </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Dasrita, Y., Saam, Z., Amin, B., &amp; Siregar, Y. I. (2015). Kesadaran Lingkungan Siswa Sekolah Adiwiyata. </w:t>
      </w:r>
      <w:r w:rsidRPr="00786E66">
        <w:rPr>
          <w:rFonts w:ascii="Times New Roman" w:hAnsi="Times New Roman" w:cs="Times New Roman"/>
          <w:i/>
          <w:iCs/>
          <w:noProof/>
          <w:szCs w:val="24"/>
        </w:rPr>
        <w:t>Dinamika Lingkungan Indonesia</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2</w:t>
      </w:r>
      <w:r w:rsidRPr="00786E66">
        <w:rPr>
          <w:rFonts w:ascii="Times New Roman" w:hAnsi="Times New Roman" w:cs="Times New Roman"/>
          <w:noProof/>
          <w:szCs w:val="24"/>
        </w:rPr>
        <w:t>(1), 61.</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Elisa. (2017). Pengertian, Peranan, dan Fungsi Kurikulum. </w:t>
      </w:r>
      <w:r w:rsidRPr="00786E66">
        <w:rPr>
          <w:rFonts w:ascii="Times New Roman" w:hAnsi="Times New Roman" w:cs="Times New Roman"/>
          <w:i/>
          <w:iCs/>
          <w:noProof/>
          <w:szCs w:val="24"/>
        </w:rPr>
        <w:t>Jurnal Ilmiah Fakultas KIP Universitas Quality</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1</w:t>
      </w:r>
      <w:r w:rsidRPr="00786E66">
        <w:rPr>
          <w:rFonts w:ascii="Times New Roman" w:hAnsi="Times New Roman" w:cs="Times New Roman"/>
          <w:noProof/>
          <w:szCs w:val="24"/>
        </w:rPr>
        <w:t>(2).</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Fajarisma, A., Adam, B., Kebijakan, M., &amp; Pendidikan, P. (2014). Analisis Implementasi Kebijakan Kurikulum Berbasis Lingkungan Hidup Pada Program Adiwiyata Mandiri di SDN Dinoyo 2 Malang. </w:t>
      </w:r>
      <w:r w:rsidRPr="00786E66">
        <w:rPr>
          <w:rFonts w:ascii="Times New Roman" w:hAnsi="Times New Roman" w:cs="Times New Roman"/>
          <w:i/>
          <w:iCs/>
          <w:noProof/>
          <w:szCs w:val="24"/>
        </w:rPr>
        <w:t>Jurnal Kebijakan Dan Pengembangan Pendidikan</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2</w:t>
      </w:r>
      <w:r w:rsidRPr="00786E66">
        <w:rPr>
          <w:rFonts w:ascii="Times New Roman" w:hAnsi="Times New Roman" w:cs="Times New Roman"/>
          <w:noProof/>
          <w:szCs w:val="24"/>
        </w:rPr>
        <w:t>(2), 166–173.</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Gunawan, I. (2013). KUALITATIF Imam Gunawan. </w:t>
      </w:r>
      <w:r w:rsidRPr="00786E66">
        <w:rPr>
          <w:rFonts w:ascii="Times New Roman" w:hAnsi="Times New Roman" w:cs="Times New Roman"/>
          <w:i/>
          <w:iCs/>
          <w:noProof/>
          <w:szCs w:val="24"/>
        </w:rPr>
        <w:t>Pendidikan</w:t>
      </w:r>
      <w:r w:rsidRPr="00786E66">
        <w:rPr>
          <w:rFonts w:ascii="Times New Roman" w:hAnsi="Times New Roman" w:cs="Times New Roman"/>
          <w:noProof/>
          <w:szCs w:val="24"/>
        </w:rPr>
        <w:t>, 143. http://fip.um.ac.id/wp-content/uploads/2015/12/3_Metpen-Kualitatif.pdf</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Iskandar, J. (2019). IMPLEMENTASI SISTEM MANAJEMEN KEUANGAN PENDIDIKAN. </w:t>
      </w:r>
      <w:r w:rsidRPr="00786E66">
        <w:rPr>
          <w:rFonts w:ascii="Times New Roman" w:hAnsi="Times New Roman" w:cs="Times New Roman"/>
          <w:i/>
          <w:iCs/>
          <w:noProof/>
          <w:szCs w:val="24"/>
        </w:rPr>
        <w:t>Jurnal Idaarah</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III</w:t>
      </w:r>
      <w:r w:rsidRPr="00786E66">
        <w:rPr>
          <w:rFonts w:ascii="Times New Roman" w:hAnsi="Times New Roman" w:cs="Times New Roman"/>
          <w:noProof/>
          <w:szCs w:val="24"/>
        </w:rPr>
        <w:t>(I).</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Milfont, T. T., Duckitt, J., &amp; Cameron, L. D. (2006). A cross-cultural study of environmental motive concerns and their implications for proenvironmental behavior. </w:t>
      </w:r>
      <w:r w:rsidRPr="00786E66">
        <w:rPr>
          <w:rFonts w:ascii="Times New Roman" w:hAnsi="Times New Roman" w:cs="Times New Roman"/>
          <w:i/>
          <w:iCs/>
          <w:noProof/>
          <w:szCs w:val="24"/>
        </w:rPr>
        <w:t>Environment and Behavior</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38</w:t>
      </w:r>
      <w:r w:rsidRPr="00786E66">
        <w:rPr>
          <w:rFonts w:ascii="Times New Roman" w:hAnsi="Times New Roman" w:cs="Times New Roman"/>
          <w:noProof/>
          <w:szCs w:val="24"/>
        </w:rPr>
        <w:t xml:space="preserve">(6), 745–767. </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Muslih, M. (2016). </w:t>
      </w:r>
      <w:r w:rsidRPr="00786E66">
        <w:rPr>
          <w:rFonts w:ascii="Times New Roman" w:hAnsi="Times New Roman" w:cs="Times New Roman"/>
          <w:i/>
          <w:iCs/>
          <w:noProof/>
          <w:szCs w:val="24"/>
        </w:rPr>
        <w:t>Pengaruh Lingkungan Keluarga Dan Lingkungan Sekolah Terhadap Prestasi Belajar Siswa Kelas 6 Sdn Limbangan</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1</w:t>
      </w:r>
      <w:r w:rsidRPr="00786E66">
        <w:rPr>
          <w:rFonts w:ascii="Times New Roman" w:hAnsi="Times New Roman" w:cs="Times New Roman"/>
          <w:noProof/>
          <w:szCs w:val="24"/>
        </w:rPr>
        <w:t>(4), 41–50.</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Nugrahani, F. (2014). </w:t>
      </w:r>
      <w:r w:rsidRPr="00786E66">
        <w:rPr>
          <w:rFonts w:ascii="Times New Roman" w:hAnsi="Times New Roman" w:cs="Times New Roman"/>
          <w:i/>
          <w:iCs/>
          <w:noProof/>
          <w:szCs w:val="24"/>
        </w:rPr>
        <w:t>METODE PENELITIAN KUALITATIF dalam Penelitian Pendidikan Bahasa</w:t>
      </w:r>
      <w:r w:rsidRPr="00786E66">
        <w:rPr>
          <w:rFonts w:ascii="Times New Roman" w:hAnsi="Times New Roman" w:cs="Times New Roman"/>
          <w:noProof/>
          <w:szCs w:val="24"/>
        </w:rPr>
        <w:t>. Cakra Books.</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Patandianan, S., Lahming, L., &amp; S. Mandra, M. A. (2020). Analisis Pelaksanaan Program Adiwiyata Di Kota Makassar. </w:t>
      </w:r>
      <w:r w:rsidRPr="00786E66">
        <w:rPr>
          <w:rFonts w:ascii="Times New Roman" w:hAnsi="Times New Roman" w:cs="Times New Roman"/>
          <w:i/>
          <w:iCs/>
          <w:noProof/>
          <w:szCs w:val="24"/>
        </w:rPr>
        <w:t>UNM Environmental Journals</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3</w:t>
      </w:r>
      <w:r w:rsidRPr="00786E66">
        <w:rPr>
          <w:rFonts w:ascii="Times New Roman" w:hAnsi="Times New Roman" w:cs="Times New Roman"/>
          <w:noProof/>
          <w:szCs w:val="24"/>
        </w:rPr>
        <w:t xml:space="preserve">(3), 90. </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Permana, B. I., &amp; Ulfatin, N. (2018). Budaya Sekolah Berwawasan Lingkungan pada Sekolah Adiwiyata Mandiri. </w:t>
      </w:r>
      <w:r w:rsidRPr="00786E66">
        <w:rPr>
          <w:rFonts w:ascii="Times New Roman" w:hAnsi="Times New Roman" w:cs="Times New Roman"/>
          <w:i/>
          <w:iCs/>
          <w:noProof/>
          <w:szCs w:val="24"/>
        </w:rPr>
        <w:t>Ilmu Pendidikan: Jurnal Kajian Teori Dan Praktik Kependidikan</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3</w:t>
      </w:r>
      <w:r w:rsidRPr="00786E66">
        <w:rPr>
          <w:rFonts w:ascii="Times New Roman" w:hAnsi="Times New Roman" w:cs="Times New Roman"/>
          <w:noProof/>
          <w:szCs w:val="24"/>
        </w:rPr>
        <w:t xml:space="preserve">(1), 11–21. </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Purba, S. D. (2021). </w:t>
      </w:r>
      <w:r w:rsidRPr="00786E66">
        <w:rPr>
          <w:rFonts w:ascii="Times New Roman" w:hAnsi="Times New Roman" w:cs="Times New Roman"/>
          <w:i/>
          <w:iCs/>
          <w:noProof/>
          <w:szCs w:val="24"/>
        </w:rPr>
        <w:t>Anlisis Kebijakan Pendidikan</w:t>
      </w:r>
      <w:r w:rsidRPr="00786E66">
        <w:rPr>
          <w:rFonts w:ascii="Times New Roman" w:hAnsi="Times New Roman" w:cs="Times New Roman"/>
          <w:noProof/>
          <w:szCs w:val="24"/>
        </w:rPr>
        <w:t>. Yayasan Kita Menulis.</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Rica Naudita Krisna Setioningrum, &amp; Mukono, J. (2020). Mplementasi Program Adiwiyata Mandiri Dalam Peningkatan Partisipasi Pembelajaran Lingkungan Hidup Di Smp Negeri 12 Surabaya. </w:t>
      </w:r>
      <w:r w:rsidRPr="00786E66">
        <w:rPr>
          <w:rFonts w:ascii="Times New Roman" w:hAnsi="Times New Roman" w:cs="Times New Roman"/>
          <w:i/>
          <w:iCs/>
          <w:noProof/>
          <w:szCs w:val="24"/>
        </w:rPr>
        <w:t>Jurnal Ilmiah Pendidikan Lingkungan Dan Pembangunan</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21</w:t>
      </w:r>
      <w:r w:rsidRPr="00786E66">
        <w:rPr>
          <w:rFonts w:ascii="Times New Roman" w:hAnsi="Times New Roman" w:cs="Times New Roman"/>
          <w:noProof/>
          <w:szCs w:val="24"/>
        </w:rPr>
        <w:t>(01), 30–42.</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Riki, M. S. (2021). MANAJEMEN PROGRAM ADIWIYATA DI SMP NEGERI 1 MENTAYA HILIR SELATAN KABUPATEN KOTAWARINGIN TIMUR. </w:t>
      </w:r>
      <w:r w:rsidRPr="00786E66">
        <w:rPr>
          <w:rFonts w:ascii="Times New Roman" w:hAnsi="Times New Roman" w:cs="Times New Roman"/>
          <w:i/>
          <w:iCs/>
          <w:noProof/>
          <w:szCs w:val="24"/>
        </w:rPr>
        <w:t>Equity in Education Journal</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3</w:t>
      </w:r>
      <w:r w:rsidRPr="00786E66">
        <w:rPr>
          <w:rFonts w:ascii="Times New Roman" w:hAnsi="Times New Roman" w:cs="Times New Roman"/>
          <w:noProof/>
          <w:szCs w:val="24"/>
        </w:rPr>
        <w:t>(1), 47–53.</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Sugiyono. (2014). </w:t>
      </w:r>
      <w:r w:rsidRPr="00786E66">
        <w:rPr>
          <w:rFonts w:ascii="Times New Roman" w:hAnsi="Times New Roman" w:cs="Times New Roman"/>
          <w:i/>
          <w:iCs/>
          <w:noProof/>
          <w:szCs w:val="24"/>
        </w:rPr>
        <w:t>Metode Penelitian Pendidikan Pendekatan Kuantitatif, Kualitatif, dan R&amp;D</w:t>
      </w:r>
      <w:r w:rsidRPr="00786E66">
        <w:rPr>
          <w:rFonts w:ascii="Times New Roman" w:hAnsi="Times New Roman" w:cs="Times New Roman"/>
          <w:noProof/>
          <w:szCs w:val="24"/>
        </w:rPr>
        <w:t>. alfabeta.</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Sukmadinata, S. . (2005). </w:t>
      </w:r>
      <w:r w:rsidRPr="00786E66">
        <w:rPr>
          <w:rFonts w:ascii="Times New Roman" w:hAnsi="Times New Roman" w:cs="Times New Roman"/>
          <w:i/>
          <w:iCs/>
          <w:noProof/>
          <w:szCs w:val="24"/>
        </w:rPr>
        <w:t>Metode Penelitian</w:t>
      </w:r>
      <w:r w:rsidRPr="00786E66">
        <w:rPr>
          <w:rFonts w:ascii="Times New Roman" w:hAnsi="Times New Roman" w:cs="Times New Roman"/>
          <w:noProof/>
          <w:szCs w:val="24"/>
        </w:rPr>
        <w:t>. PT. remaja rosdakarya.</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szCs w:val="24"/>
        </w:rPr>
      </w:pPr>
      <w:r w:rsidRPr="00786E66">
        <w:rPr>
          <w:rFonts w:ascii="Times New Roman" w:hAnsi="Times New Roman" w:cs="Times New Roman"/>
          <w:noProof/>
          <w:szCs w:val="24"/>
        </w:rPr>
        <w:t xml:space="preserve">Wardani, D. N. K. (2020). Analisis Implementasi Program Adiwiyata Dalam Membangun Karakter Peduli Lingkungan (Studi Kasus Di Min 1 Ponorogo). </w:t>
      </w:r>
      <w:r w:rsidRPr="00786E66">
        <w:rPr>
          <w:rFonts w:ascii="Times New Roman" w:hAnsi="Times New Roman" w:cs="Times New Roman"/>
          <w:i/>
          <w:iCs/>
          <w:noProof/>
          <w:szCs w:val="24"/>
        </w:rPr>
        <w:t>Southeast Asian Journal of Islamic Education Management</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1</w:t>
      </w:r>
      <w:r w:rsidRPr="00786E66">
        <w:rPr>
          <w:rFonts w:ascii="Times New Roman" w:hAnsi="Times New Roman" w:cs="Times New Roman"/>
          <w:noProof/>
          <w:szCs w:val="24"/>
        </w:rPr>
        <w:t>(1), 60–73. https://doi.org/10.21154/sajiem.v1i1.6</w:t>
      </w:r>
    </w:p>
    <w:p w:rsidR="00786E66" w:rsidRPr="00786E66" w:rsidRDefault="00786E66" w:rsidP="00786E66">
      <w:pPr>
        <w:widowControl w:val="0"/>
        <w:autoSpaceDE w:val="0"/>
        <w:autoSpaceDN w:val="0"/>
        <w:adjustRightInd w:val="0"/>
        <w:spacing w:after="0" w:line="240" w:lineRule="auto"/>
        <w:ind w:left="480" w:hanging="480"/>
        <w:rPr>
          <w:rFonts w:ascii="Times New Roman" w:hAnsi="Times New Roman" w:cs="Times New Roman"/>
          <w:noProof/>
        </w:rPr>
      </w:pPr>
      <w:r w:rsidRPr="00786E66">
        <w:rPr>
          <w:rFonts w:ascii="Times New Roman" w:hAnsi="Times New Roman" w:cs="Times New Roman"/>
          <w:noProof/>
          <w:szCs w:val="24"/>
        </w:rPr>
        <w:t xml:space="preserve">Zamzam, R., &amp; Arifiah, M. (2018). Penerapan Program Sekolah Adiwiyata Kepada. </w:t>
      </w:r>
      <w:r w:rsidRPr="00786E66">
        <w:rPr>
          <w:rFonts w:ascii="Times New Roman" w:hAnsi="Times New Roman" w:cs="Times New Roman"/>
          <w:i/>
          <w:iCs/>
          <w:noProof/>
          <w:szCs w:val="24"/>
        </w:rPr>
        <w:t xml:space="preserve">PROSIDING Seminar </w:t>
      </w:r>
      <w:r w:rsidRPr="00786E66">
        <w:rPr>
          <w:rFonts w:ascii="Times New Roman" w:hAnsi="Times New Roman" w:cs="Times New Roman"/>
          <w:i/>
          <w:iCs/>
          <w:noProof/>
          <w:szCs w:val="24"/>
        </w:rPr>
        <w:lastRenderedPageBreak/>
        <w:t>Nasional Pendidikan Era Revolusi “Membangun Sinergitas Dalam Penguatan Pendidikan Karakter Pada Era IR 4.0,”</w:t>
      </w:r>
      <w:r w:rsidRPr="00786E66">
        <w:rPr>
          <w:rFonts w:ascii="Times New Roman" w:hAnsi="Times New Roman" w:cs="Times New Roman"/>
          <w:noProof/>
          <w:szCs w:val="24"/>
        </w:rPr>
        <w:t xml:space="preserve"> </w:t>
      </w:r>
      <w:r w:rsidRPr="00786E66">
        <w:rPr>
          <w:rFonts w:ascii="Times New Roman" w:hAnsi="Times New Roman" w:cs="Times New Roman"/>
          <w:i/>
          <w:iCs/>
          <w:noProof/>
          <w:szCs w:val="24"/>
        </w:rPr>
        <w:t>1</w:t>
      </w:r>
      <w:r w:rsidRPr="00786E66">
        <w:rPr>
          <w:rFonts w:ascii="Times New Roman" w:hAnsi="Times New Roman" w:cs="Times New Roman"/>
          <w:noProof/>
          <w:szCs w:val="24"/>
        </w:rPr>
        <w:t xml:space="preserve">, 241–252. </w:t>
      </w:r>
    </w:p>
    <w:p w:rsidR="004962E6" w:rsidRPr="006C3CF7" w:rsidRDefault="004962E6" w:rsidP="00BB25B2">
      <w:pPr>
        <w:pStyle w:val="ListParagraph"/>
        <w:spacing w:after="0"/>
        <w:ind w:left="425" w:firstLine="567"/>
        <w:jc w:val="both"/>
        <w:rPr>
          <w:rFonts w:ascii="Times New Roman" w:hAnsi="Times New Roman" w:cs="Times New Roman"/>
          <w:b/>
          <w:noProof/>
        </w:rPr>
      </w:pPr>
      <w:r w:rsidRPr="006C3CF7">
        <w:rPr>
          <w:rFonts w:ascii="Times New Roman" w:hAnsi="Times New Roman" w:cs="Times New Roman"/>
        </w:rPr>
        <w:fldChar w:fldCharType="end"/>
      </w:r>
    </w:p>
    <w:p w:rsidR="00CA7C02" w:rsidRPr="006C3CF7" w:rsidRDefault="00672E30" w:rsidP="004962E6">
      <w:pPr>
        <w:spacing w:after="0"/>
        <w:jc w:val="both"/>
        <w:rPr>
          <w:rFonts w:ascii="Times New Roman" w:hAnsi="Times New Roman" w:cs="Times New Roman"/>
          <w:b/>
          <w:noProof/>
          <w:lang w:val="en-US"/>
        </w:rPr>
      </w:pPr>
    </w:p>
    <w:sectPr w:rsidR="00CA7C02" w:rsidRPr="006C3CF7" w:rsidSect="00584E62">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2E30" w:rsidRDefault="00672E30">
      <w:pPr>
        <w:spacing w:after="0" w:line="240" w:lineRule="auto"/>
      </w:pPr>
      <w:r>
        <w:separator/>
      </w:r>
    </w:p>
  </w:endnote>
  <w:endnote w:type="continuationSeparator" w:id="0">
    <w:p w:rsidR="00672E30" w:rsidRDefault="00672E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E62" w:rsidRDefault="004F7FF6" w:rsidP="00A17550">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A17550" w:rsidRPr="00BE239B" w:rsidRDefault="004F7FF6" w:rsidP="00A17550">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842CF3" w:rsidRDefault="00672E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2E30" w:rsidRDefault="00672E30">
      <w:pPr>
        <w:spacing w:after="0" w:line="240" w:lineRule="auto"/>
      </w:pPr>
      <w:r>
        <w:separator/>
      </w:r>
    </w:p>
  </w:footnote>
  <w:footnote w:type="continuationSeparator" w:id="0">
    <w:p w:rsidR="00672E30" w:rsidRDefault="00672E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6CD" w:rsidRPr="0070159C" w:rsidRDefault="004F7FF6"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BE77BE">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 xml:space="preserve">Analisis Pemahaman Konsep Matematis Siswa Kelas 5 Sekolah Dasar pada Materi Pecahan </w:t>
    </w:r>
    <w:r w:rsidRPr="0070159C">
      <w:rPr>
        <w:rFonts w:ascii="Times New Roman" w:hAnsi="Times New Roman" w:cs="Times New Roman"/>
        <w:i/>
        <w:noProof/>
        <w:lang w:val="en-US"/>
      </w:rPr>
      <w:t xml:space="preserve">– </w:t>
    </w:r>
    <w:r>
      <w:rPr>
        <w:rFonts w:ascii="Times New Roman" w:hAnsi="Times New Roman" w:cs="Times New Roman"/>
        <w:i/>
        <w:noProof/>
        <w:lang w:val="en-US"/>
      </w:rPr>
      <w:t>Een Unaenah, Muhammad Syarif Sumantri</w:t>
    </w:r>
  </w:p>
  <w:p w:rsidR="00842CF3" w:rsidRPr="001B6D6F" w:rsidRDefault="00672E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27" w:rsidRDefault="004F7FF6" w:rsidP="004C401D">
    <w:pPr>
      <w:spacing w:after="0" w:line="240" w:lineRule="auto"/>
      <w:ind w:left="426" w:hanging="426"/>
      <w:jc w:val="both"/>
      <w:rPr>
        <w:rFonts w:ascii="Times New Roman" w:hAnsi="Times New Roman" w:cs="Times New Roman"/>
        <w:i/>
        <w:noProof/>
        <w:lang w:val="en-US"/>
      </w:rPr>
    </w:pPr>
    <w:r w:rsidRPr="00006FDD">
      <w:fldChar w:fldCharType="begin"/>
    </w:r>
    <w:r w:rsidRPr="00006FDD">
      <w:instrText xml:space="preserve"> PAGE   \* MERGEFORMAT </w:instrText>
    </w:r>
    <w:r w:rsidRPr="00006FDD">
      <w:fldChar w:fldCharType="separate"/>
    </w:r>
    <w:r w:rsidR="007A6FB4" w:rsidRPr="007A6FB4">
      <w:rPr>
        <w:rFonts w:ascii="Times New Roman" w:hAnsi="Times New Roman" w:cs="Times New Roman"/>
        <w:noProof/>
      </w:rPr>
      <w:t>7</w:t>
    </w:r>
    <w:r w:rsidRPr="00006FDD">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lang w:val="en-US"/>
      </w:rPr>
      <w:t>Judul Artikel Jurnal- Penulis (Times New Roman 11, reguler, after 0 before 0 italic)\</w:t>
    </w:r>
  </w:p>
  <w:p w:rsidR="00584E62" w:rsidRPr="00584E62" w:rsidRDefault="004F7FF6" w:rsidP="004C401D">
    <w:pPr>
      <w:spacing w:after="0" w:line="240" w:lineRule="auto"/>
      <w:ind w:left="426" w:hanging="426"/>
      <w:jc w:val="both"/>
      <w:rPr>
        <w:rFonts w:ascii="Times New Roman" w:hAnsi="Times New Roman" w:cs="Times New Roman"/>
        <w:i/>
        <w:noProof/>
        <w:lang w:val="en-US"/>
      </w:rPr>
    </w:pPr>
    <w:r>
      <w:rPr>
        <w:rFonts w:ascii="Times New Roman" w:hAnsi="Times New Roman" w:cs="Times New Roman"/>
        <w:i/>
        <w:noProof/>
        <w:lang w:val="en-US"/>
      </w:rPr>
      <w:t xml:space="preserve">     </w:t>
    </w:r>
    <w:r w:rsidRPr="00584E62">
      <w:rPr>
        <w:rFonts w:ascii="Times New Roman" w:hAnsi="Times New Roman" w:cs="Times New Roman"/>
        <w:i/>
        <w:noProof/>
        <w:lang w:val="en-US"/>
      </w:rPr>
      <w:t>DOI : xxxx</w:t>
    </w:r>
  </w:p>
  <w:p w:rsidR="006A281F" w:rsidRPr="006A281F" w:rsidRDefault="00672E30" w:rsidP="006A281F">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B46"/>
    <w:rsid w:val="00030225"/>
    <w:rsid w:val="00031622"/>
    <w:rsid w:val="00196354"/>
    <w:rsid w:val="002F1C13"/>
    <w:rsid w:val="003B1A39"/>
    <w:rsid w:val="003C3DC9"/>
    <w:rsid w:val="00435FCF"/>
    <w:rsid w:val="004962E6"/>
    <w:rsid w:val="004A77E4"/>
    <w:rsid w:val="004F7FF6"/>
    <w:rsid w:val="0052303F"/>
    <w:rsid w:val="005E05C8"/>
    <w:rsid w:val="00672E30"/>
    <w:rsid w:val="00684BBD"/>
    <w:rsid w:val="00693B46"/>
    <w:rsid w:val="006B4FE7"/>
    <w:rsid w:val="006C36B1"/>
    <w:rsid w:val="006C3CF7"/>
    <w:rsid w:val="00721ABE"/>
    <w:rsid w:val="007846A6"/>
    <w:rsid w:val="00786E66"/>
    <w:rsid w:val="007A6FB4"/>
    <w:rsid w:val="008113E2"/>
    <w:rsid w:val="00835CB9"/>
    <w:rsid w:val="008606B0"/>
    <w:rsid w:val="00880F47"/>
    <w:rsid w:val="008C7D91"/>
    <w:rsid w:val="008D2E25"/>
    <w:rsid w:val="00900F88"/>
    <w:rsid w:val="0095158A"/>
    <w:rsid w:val="00A8676D"/>
    <w:rsid w:val="00A93765"/>
    <w:rsid w:val="00A979B2"/>
    <w:rsid w:val="00B812F1"/>
    <w:rsid w:val="00B97D54"/>
    <w:rsid w:val="00BB25B2"/>
    <w:rsid w:val="00BB2F90"/>
    <w:rsid w:val="00BD2B65"/>
    <w:rsid w:val="00C65245"/>
    <w:rsid w:val="00CD7065"/>
    <w:rsid w:val="00E12493"/>
    <w:rsid w:val="00E938D2"/>
    <w:rsid w:val="00F61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E421B5F-4BDA-43B9-A2BD-0A216BFC4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B46"/>
    <w:pPr>
      <w:spacing w:after="200" w:line="276" w:lineRule="auto"/>
    </w:pPr>
    <w:rPr>
      <w:rFonts w:ascii="Calibri" w:eastAsia="Times New Roman" w:hAnsi="Calibri" w:cs="Arial"/>
      <w:lang w:val="id-ID"/>
    </w:rPr>
  </w:style>
  <w:style w:type="paragraph" w:styleId="Heading1">
    <w:name w:val="heading 1"/>
    <w:basedOn w:val="Normal"/>
    <w:next w:val="Normal"/>
    <w:link w:val="Heading1Char"/>
    <w:uiPriority w:val="9"/>
    <w:qFormat/>
    <w:rsid w:val="00693B46"/>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693B46"/>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693B46"/>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693B46"/>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3B46"/>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rsid w:val="00693B46"/>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rsid w:val="00693B46"/>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rsid w:val="00693B46"/>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693B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B46"/>
    <w:rPr>
      <w:rFonts w:ascii="Calibri" w:eastAsia="Times New Roman" w:hAnsi="Calibri" w:cs="Arial"/>
      <w:lang w:val="id-ID"/>
    </w:rPr>
  </w:style>
  <w:style w:type="paragraph" w:styleId="Footer">
    <w:name w:val="footer"/>
    <w:basedOn w:val="Normal"/>
    <w:link w:val="FooterChar"/>
    <w:uiPriority w:val="99"/>
    <w:unhideWhenUsed/>
    <w:rsid w:val="00693B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B46"/>
    <w:rPr>
      <w:rFonts w:ascii="Calibri" w:eastAsia="Times New Roman" w:hAnsi="Calibri" w:cs="Arial"/>
      <w:lang w:val="id-ID"/>
    </w:rPr>
  </w:style>
  <w:style w:type="paragraph" w:customStyle="1" w:styleId="StyleAuthorBold">
    <w:name w:val="Style Author + Bold"/>
    <w:basedOn w:val="Normal"/>
    <w:rsid w:val="00693B46"/>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693B46"/>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693B46"/>
    <w:pPr>
      <w:spacing w:after="120"/>
    </w:pPr>
  </w:style>
  <w:style w:type="character" w:customStyle="1" w:styleId="BodyTextChar">
    <w:name w:val="Body Text Char"/>
    <w:basedOn w:val="DefaultParagraphFont"/>
    <w:link w:val="BodyText"/>
    <w:uiPriority w:val="99"/>
    <w:rsid w:val="00693B46"/>
    <w:rPr>
      <w:rFonts w:ascii="Calibri" w:eastAsia="Times New Roman" w:hAnsi="Calibri" w:cs="Arial"/>
      <w:lang w:val="id-ID"/>
    </w:rPr>
  </w:style>
  <w:style w:type="character" w:styleId="Hyperlink">
    <w:name w:val="Hyperlink"/>
    <w:basedOn w:val="DefaultParagraphFont"/>
    <w:uiPriority w:val="99"/>
    <w:unhideWhenUsed/>
    <w:rsid w:val="00693B46"/>
    <w:rPr>
      <w:color w:val="0563C1" w:themeColor="hyperlink"/>
      <w:u w:val="single"/>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
    <w:basedOn w:val="Normal"/>
    <w:link w:val="ListParagraphChar"/>
    <w:uiPriority w:val="34"/>
    <w:qFormat/>
    <w:rsid w:val="00693B46"/>
    <w:pPr>
      <w:ind w:left="720"/>
      <w:contextualSpacing/>
    </w:pPr>
    <w:rPr>
      <w:rFonts w:asciiTheme="minorHAnsi" w:eastAsiaTheme="minorHAnsi" w:hAnsiTheme="minorHAnsi" w:cstheme="minorBidi"/>
      <w:lang w:val="en-US"/>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693B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akahadi@edu.uir.ac.id"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yperlink" Target="mailto:Bambangsubrianto123@gmail.com"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E8640-08C8-44B6-AF60-E3C68E2A1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7</Pages>
  <Words>8036</Words>
  <Characters>45806</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1-05-31T04:10:00Z</dcterms:created>
  <dcterms:modified xsi:type="dcterms:W3CDTF">2021-06-0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4b094b-1c3c-3b3b-a525-a648a2e1eaee</vt:lpwstr>
  </property>
  <property fmtid="{D5CDD505-2E9C-101B-9397-08002B2CF9AE}" pid="24" name="Mendeley Citation Style_1">
    <vt:lpwstr>http://www.zotero.org/styles/apa</vt:lpwstr>
  </property>
</Properties>
</file>